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5C0A0875"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03B569C"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Pr="005F1E8D">
        <w:t>, Emily J Leedham</w:t>
      </w:r>
      <w:r w:rsidRPr="005F1E8D">
        <w:rPr>
          <w:vertAlign w:val="superscript"/>
        </w:rPr>
        <w:t>1</w:t>
      </w:r>
      <w:r w:rsidRPr="005F1E8D">
        <w:t>, Bridget Maher</w:t>
      </w:r>
      <w:r w:rsidR="005014F7">
        <w:rPr>
          <w:vertAlign w:val="superscript"/>
        </w:rPr>
        <w:t>3</w:t>
      </w:r>
      <w:r w:rsidRPr="005F1E8D">
        <w:t>, Andrew L Bickell</w:t>
      </w:r>
      <w:r w:rsidR="00E54847">
        <w:rPr>
          <w:vertAlign w:val="superscript"/>
        </w:rPr>
        <w:t>1</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 xml:space="preserve">Bamfield Marine Sciences Center, </w:t>
      </w:r>
      <w:proofErr w:type="spellStart"/>
      <w:r>
        <w:t>Bamfield</w:t>
      </w:r>
      <w:proofErr w:type="spellEnd"/>
      <w:r>
        <w:t>,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6AD39534" w14:textId="3EE4FCE1" w:rsidR="008307A0" w:rsidRPr="00E5484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r w:rsidR="006214D6">
        <w:br/>
        <w:t xml:space="preserve">*Corresponding author: Em Lim, </w:t>
      </w:r>
      <w:commentRangeStart w:id="1"/>
      <w:r w:rsidR="006214D6">
        <w:t>em.g.lim13@gmail.com</w:t>
      </w:r>
      <w:commentRangeEnd w:id="1"/>
      <w:r w:rsidR="00BB3685">
        <w:rPr>
          <w:rStyle w:val="CommentReference"/>
        </w:rPr>
        <w:commentReference w:id="1"/>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30082D45"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drivers of variation in CND at three distinct spatial scales within temperate marine ecosystems. To do so, we </w:t>
      </w:r>
      <w:r w:rsidR="00E53B33" w:rsidRPr="00E53B33">
        <w:t xml:space="preserve">quantified the occurrence of </w:t>
      </w:r>
      <w:r w:rsidR="005831E6">
        <w:t>48</w:t>
      </w:r>
      <w:r w:rsidR="00E53B33" w:rsidRPr="00E53B33">
        <w:t xml:space="preserve"> fish and </w:t>
      </w:r>
      <w:r w:rsidR="005831E6">
        <w:t>92</w:t>
      </w:r>
      <w:r w:rsidR="00E53B33" w:rsidRPr="00E53B33">
        <w:t xml:space="preserve"> macroinvertebrate</w:t>
      </w:r>
      <w:r w:rsidR="00B61844">
        <w:t xml:space="preserve"> </w:t>
      </w:r>
      <w:proofErr w:type="gramStart"/>
      <w:r w:rsidR="00B61844">
        <w:t>taxa</w:t>
      </w:r>
      <w:r w:rsidR="00E53B33" w:rsidRPr="00E53B33">
        <w:t xml:space="preserve"> </w:t>
      </w:r>
      <w:r w:rsidR="005F4050">
        <w:t xml:space="preserve"> and</w:t>
      </w:r>
      <w:proofErr w:type="gramEnd"/>
      <w:r w:rsidR="005F4050">
        <w:t xml:space="preserve"> measured in situ ammonium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00B46066">
        <w:t>fine</w:t>
      </w:r>
      <w:r w:rsidRPr="005F1E8D">
        <w:t xml:space="preserve">-scale </w:t>
      </w:r>
      <w:r w:rsidR="0012432E">
        <w:t>(</w:t>
      </w:r>
      <w:r w:rsidR="00776655">
        <w:t>2</w:t>
      </w:r>
      <w:r w:rsidR="0012432E">
        <w:t xml:space="preserve"> m)</w:t>
      </w:r>
      <w:r w:rsidRPr="005F1E8D">
        <w:t xml:space="preserve"> 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5F4050">
        <w:rPr>
          <w:iCs/>
        </w:rPr>
        <w:t>two</w:t>
      </w:r>
      <w:r w:rsidRPr="005F1E8D">
        <w:rPr>
          <w:iCs/>
        </w:rPr>
        <w:t xml:space="preserve"> meter</w:t>
      </w:r>
      <w:r w:rsidR="005F4050">
        <w:rPr>
          <w:iCs/>
        </w:rPr>
        <w:t>s</w:t>
      </w:r>
      <w:r w:rsidRPr="005F1E8D">
        <w:rPr>
          <w:iCs/>
        </w:rPr>
        <w:t xml:space="preserve">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allochthonous sources such as upwelling.</w:t>
      </w:r>
      <w:r w:rsidR="00776655" w:rsidRPr="00776655">
        <w:t xml:space="preserve"> Therefore, consumer-mediated nutrient dynamics are implicated as a previously overlooked driver of </w:t>
      </w:r>
      <w:r w:rsidR="00776655">
        <w:t xml:space="preserve">spatial variation in </w:t>
      </w:r>
      <w:r w:rsidR="00776655" w:rsidRPr="00776655">
        <w:t>primary productivity in temperate marine systems</w:t>
      </w:r>
      <w:r w:rsidR="00776655">
        <w:t>.</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commentRangeStart w:id="2"/>
      <w:commentRangeStart w:id="3"/>
      <w:r w:rsidR="00F76C68" w:rsidRPr="005F1E8D">
        <w:rPr>
          <w:b/>
        </w:rPr>
        <w:lastRenderedPageBreak/>
        <w:t>Introduction</w:t>
      </w:r>
      <w:commentRangeEnd w:id="2"/>
      <w:r w:rsidR="000C4E84">
        <w:rPr>
          <w:rStyle w:val="CommentReference"/>
        </w:rPr>
        <w:commentReference w:id="2"/>
      </w:r>
      <w:commentRangeEnd w:id="3"/>
      <w:r w:rsidR="003B6CDF">
        <w:rPr>
          <w:rStyle w:val="CommentReference"/>
        </w:rPr>
        <w:commentReference w:id="3"/>
      </w:r>
    </w:p>
    <w:p w14:paraId="79E1ED54" w14:textId="10D0D45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F767F6">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F767F6">
        <w:rPr>
          <w:color w:val="000000"/>
          <w:lang w:val="en-US"/>
        </w:rPr>
        <w:t>(</w:t>
      </w:r>
      <w:proofErr w:type="spellStart"/>
      <w:r w:rsidR="00F767F6">
        <w:rPr>
          <w:color w:val="000000"/>
          <w:lang w:val="en-US"/>
        </w:rPr>
        <w:t>Allgeier</w:t>
      </w:r>
      <w:proofErr w:type="spellEnd"/>
      <w:r w:rsidR="00F767F6">
        <w:rPr>
          <w:color w:val="000000"/>
          <w:lang w:val="en-US"/>
        </w:rPr>
        <w:t xml:space="preserve">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F767F6">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commentRangeStart w:id="4"/>
      <w:r w:rsidR="00DC4A52" w:rsidRPr="005F1E8D">
        <w:rPr>
          <w:color w:val="000000"/>
        </w:rPr>
        <w:t>Therefore</w:t>
      </w:r>
      <w:commentRangeEnd w:id="4"/>
      <w:r w:rsidR="0091699F">
        <w:rPr>
          <w:rStyle w:val="CommentReference"/>
        </w:rPr>
        <w:commentReference w:id="4"/>
      </w:r>
      <w:r w:rsidR="00DC4A52" w:rsidRPr="005F1E8D">
        <w:rPr>
          <w:color w:val="000000"/>
        </w:rPr>
        <w:t xml:space="preserve">, identifying the </w:t>
      </w:r>
      <w:r w:rsidR="0091699F">
        <w:rPr>
          <w:color w:val="000000"/>
        </w:rPr>
        <w:t>extent to</w:t>
      </w:r>
      <w:r w:rsidR="00DC4A52" w:rsidRPr="005F1E8D">
        <w:rPr>
          <w:color w:val="000000"/>
        </w:rPr>
        <w:t xml:space="preserve"> which biologically relevant variation in nutrient availability contributes to</w:t>
      </w:r>
      <w:r w:rsidR="00170FF2">
        <w:rPr>
          <w:color w:val="000000"/>
        </w:rPr>
        <w:t xml:space="preserve">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57B80E98"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C85DCD">
        <w:rPr>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C85DCD">
        <w:rPr>
          <w:noProof/>
          <w:color w:val="000000"/>
        </w:rPr>
        <w:t>(Benkwitt et al., 2019; Roman and McCarthy, 2010; Uthicke, 2001)</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F767F6">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F767F6">
        <w:rPr>
          <w:noProof/>
          <w:color w:val="000000"/>
        </w:rPr>
        <w:t>(Archer et al., 2015;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w:t>
      </w:r>
      <w:proofErr w:type="spellStart"/>
      <w:r w:rsidR="009E7833">
        <w:rPr>
          <w:color w:val="000000"/>
        </w:rPr>
        <w:t>meso</w:t>
      </w:r>
      <w:proofErr w:type="spellEnd"/>
      <w:r w:rsidR="0002013E" w:rsidRPr="005F1E8D">
        <w:rPr>
          <w:color w:val="000000"/>
        </w:rPr>
        <w:t xml:space="preserve">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w:t>
      </w:r>
      <w:r w:rsidR="009E7833">
        <w:rPr>
          <w:color w:val="000000"/>
        </w:rPr>
        <w:t xml:space="preserve"> </w:t>
      </w:r>
      <w:r w:rsidR="005A6DC6">
        <w:rPr>
          <w:color w:val="000000"/>
        </w:rPr>
        <w:t>fine</w:t>
      </w:r>
      <w:r w:rsidR="00761A9D" w:rsidRPr="005F1E8D">
        <w:rPr>
          <w:color w:val="000000"/>
        </w:rPr>
        <w:t xml:space="preserve"> scale, </w:t>
      </w:r>
      <w:r w:rsidR="005110F5" w:rsidRPr="005F1E8D">
        <w:rPr>
          <w:color w:val="000000"/>
        </w:rPr>
        <w:t>s</w:t>
      </w:r>
      <w:r w:rsidR="006C4A83" w:rsidRPr="005F1E8D">
        <w:rPr>
          <w:color w:val="000000"/>
        </w:rPr>
        <w:t xml:space="preserve">heltering schools of </w:t>
      </w:r>
      <w:r w:rsidR="006C4A83" w:rsidRPr="005F1E8D">
        <w:rPr>
          <w:color w:val="000000"/>
        </w:rPr>
        <w:lastRenderedPageBreak/>
        <w:t>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DF4B83" w:rsidRPr="005F1E8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hAnsi="Cambria Math" w:cs="Cambria Math"/>
          <w:color w:val="000000"/>
        </w:rPr>
        <w:instrText>∼</w:instrText>
      </w:r>
      <w:r w:rsidR="00DF4B83" w:rsidRPr="005F1E8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6B041644"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B46066">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ine, Coastal and Shelf Science","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5F1E8D">
        <w:rPr>
          <w:color w:val="000000"/>
        </w:rPr>
        <w:fldChar w:fldCharType="separate"/>
      </w:r>
      <w:r w:rsidR="00B46066" w:rsidRPr="00B46066">
        <w:rPr>
          <w:color w:val="000000"/>
          <w:lang w:val="en-US"/>
        </w:rPr>
        <w:t>(Dayton et al., 1999; Lønborg et al., 2021)</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005A6DC6" w:rsidRPr="00E53B33">
        <w:rPr>
          <w:color w:val="000000"/>
        </w:rPr>
        <w:t xml:space="preserve">(1 </w:t>
      </w:r>
      <w:r w:rsidR="005A6DC6">
        <w:rPr>
          <w:color w:val="000000"/>
        </w:rPr>
        <w:t>to</w:t>
      </w:r>
      <w:r w:rsidR="005A6DC6" w:rsidRPr="00E53B33">
        <w:rPr>
          <w:color w:val="000000"/>
        </w:rPr>
        <w:t xml:space="preserve"> 100 m</w:t>
      </w:r>
      <w:r w:rsidR="005A6DC6">
        <w:rPr>
          <w:color w:val="000000"/>
          <w:vertAlign w:val="superscript"/>
        </w:rPr>
        <w:t>2</w:t>
      </w:r>
      <w:r w:rsidR="005A6DC6" w:rsidRPr="00E53B33">
        <w:rPr>
          <w:color w:val="000000"/>
        </w:rPr>
        <w:t>)</w:t>
      </w:r>
      <w:r w:rsidR="005A6DC6">
        <w:rPr>
          <w:color w:val="000000"/>
        </w:rPr>
        <w:t xml:space="preserv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B8757C" w:rsidRPr="005F1E8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w:t>
      </w:r>
      <w:r w:rsidR="005A6DC6">
        <w:rPr>
          <w:color w:val="000000"/>
        </w:rPr>
        <w:t>small</w:t>
      </w:r>
      <w:r w:rsidR="00E6680F" w:rsidRPr="005F1E8D">
        <w:rPr>
          <w:color w:val="000000"/>
        </w:rPr>
        <w:t xml:space="preserve"> </w:t>
      </w:r>
      <w:r w:rsidR="00A44D01" w:rsidRPr="005F1E8D">
        <w:rPr>
          <w:color w:val="000000"/>
        </w:rPr>
        <w:t>scale</w:t>
      </w:r>
      <w:r w:rsidR="00E6680F" w:rsidRPr="005F1E8D">
        <w:rPr>
          <w:color w:val="000000"/>
        </w:rPr>
        <w:t>s</w:t>
      </w:r>
      <w:r w:rsidR="005A6DC6">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5A6DC6">
        <w:rPr>
          <w:color w:val="000000"/>
        </w:rPr>
        <w:t xml:space="preserve">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A01D2E">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67125A">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29789C" w:rsidRPr="005F1E8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commentRangeStart w:id="5"/>
      <w:r w:rsidR="007E0BA8">
        <w:rPr>
          <w:color w:val="000000"/>
        </w:rPr>
        <w:t xml:space="preserve">CND may also contribute to smaller scales of nutrient variability than previously assumed. Considering intertidal mussel beds alone, animal abundance has been linked to variation in nitrogen concentrations along entire coastlines </w:t>
      </w:r>
      <w:r w:rsidR="007E0BA8" w:rsidRPr="005F1E8D">
        <w:rPr>
          <w:color w:val="000000"/>
        </w:rPr>
        <w:lastRenderedPageBreak/>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and among tidepools</w:t>
      </w:r>
      <w:r w:rsidR="005A6DC6">
        <w:rPr>
          <w:color w:val="000000"/>
        </w:rPr>
        <w:t xml:space="preserve"> (fine-scale microhabitats;</w:t>
      </w:r>
      <w:r w:rsidR="007E0BA8">
        <w:rPr>
          <w:color w:val="000000"/>
        </w:rPr>
        <w:t xml:space="preserve"> </w:t>
      </w:r>
      <w:r w:rsidR="007E0BA8">
        <w:rPr>
          <w:color w:val="000000"/>
        </w:rPr>
        <w:fldChar w:fldCharType="begin"/>
      </w:r>
      <w:r w:rsidR="007E0BA8">
        <w:rPr>
          <w:color w:val="000000"/>
        </w:rPr>
        <w:instrText xml:space="preserve"> ADDIN ZOTERO_ITEM CSL_CITATION {"citationID":"6ne3gYj5","properties":{"formattedCitation":"(Bracken, 2004)","plainCitation":"(Bracken, 2004)","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w:t>
      </w:r>
      <w:commentRangeEnd w:id="5"/>
      <w:r w:rsidR="007E0BA8">
        <w:rPr>
          <w:rStyle w:val="CommentReference"/>
        </w:rPr>
        <w:commentReference w:id="5"/>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may contribute substantially to meso-, small-</w:t>
      </w:r>
      <w:r w:rsidR="00B46066">
        <w:rPr>
          <w:color w:val="000000"/>
        </w:rPr>
        <w:t>, and fine-</w:t>
      </w:r>
      <w:r w:rsidR="00BC463D" w:rsidRPr="005F1E8D">
        <w:rPr>
          <w:color w:val="000000"/>
        </w:rPr>
        <w:t xml:space="preserve">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2F3F200"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A01D2E">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AF52A3">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79CC888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w:t>
      </w:r>
      <w:r w:rsidR="006214D6">
        <w:rPr>
          <w:color w:val="000000"/>
        </w:rPr>
        <w:lastRenderedPageBreak/>
        <w:t xml:space="preserve">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4F4392">
        <w:rPr>
          <w:color w:val="000000"/>
        </w:rPr>
        <w:t>small</w:t>
      </w:r>
      <w:r w:rsidR="002624C3">
        <w:rPr>
          <w:color w:val="000000"/>
        </w:rPr>
        <w:t xml:space="preserve"> scales</w:t>
      </w:r>
      <w:r w:rsidR="004F4392">
        <w:rPr>
          <w:color w:val="000000"/>
        </w:rPr>
        <w:t xml:space="preserve"> (</w:t>
      </w:r>
      <w:r w:rsidR="002624C3">
        <w:rPr>
          <w:color w:val="000000"/>
        </w:rPr>
        <w:t xml:space="preserve">within </w:t>
      </w:r>
      <w:r w:rsidR="00535F8D">
        <w:rPr>
          <w:color w:val="000000"/>
        </w:rPr>
        <w:t>natural sites</w:t>
      </w:r>
      <w:r w:rsidR="004F4392">
        <w:rPr>
          <w:color w:val="000000"/>
        </w:rPr>
        <w:t>)</w:t>
      </w:r>
      <w:r w:rsidR="00535F8D">
        <w:rPr>
          <w:color w:val="000000"/>
        </w:rPr>
        <w:t xml:space="preserve"> and </w:t>
      </w:r>
      <w:r w:rsidR="004F4392">
        <w:rPr>
          <w:color w:val="000000"/>
        </w:rPr>
        <w:t>fine scales (</w:t>
      </w:r>
      <w:r w:rsidR="00535F8D">
        <w:rPr>
          <w:color w:val="000000"/>
        </w:rPr>
        <w:t>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w:t>
      </w:r>
      <w:r w:rsidR="00B46066">
        <w:rPr>
          <w:color w:val="000000"/>
        </w:rPr>
        <w:t>fine</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17064781"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 xml:space="preserve">Due to the proximity of the </w:t>
      </w:r>
      <w:proofErr w:type="spellStart"/>
      <w:r w:rsidR="00444BD0" w:rsidRPr="005F1E8D">
        <w:t>Bamfield</w:t>
      </w:r>
      <w:proofErr w:type="spellEnd"/>
      <w:r w:rsidR="00444BD0" w:rsidRPr="005F1E8D">
        <w:t xml:space="preserve">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E72A4B">
        <w:instrText xml:space="preserve"> ADDIN ZOTERO_ITEM CSL_CITATION {"citationID":"amnmgXmL","properties":{"formattedCitation":"(Attridge et al., 2024; Starko et al., 2024, 2022; Tanasichuk, 1998)","plainCitation":"(Attridge et al., 2024;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E72A4B">
        <w:rPr>
          <w:noProof/>
        </w:rPr>
        <w:t>(Attridge et al., 2024;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families including </w:t>
      </w:r>
      <w:commentRangeStart w:id="6"/>
      <w:r w:rsidR="0026711E" w:rsidRPr="005F1E8D">
        <w:lastRenderedPageBreak/>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6"/>
      <w:r w:rsidR="00582A7B">
        <w:rPr>
          <w:rStyle w:val="CommentReference"/>
        </w:rPr>
        <w:commentReference w:id="6"/>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are dominated by 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79FA6C4C" w:rsidR="00217D47" w:rsidRDefault="005F422E" w:rsidP="00EB3BC7">
      <w:pPr>
        <w:spacing w:line="480" w:lineRule="auto"/>
        <w:rPr>
          <w:i/>
        </w:rPr>
      </w:pPr>
      <w:r>
        <w:rPr>
          <w:i/>
        </w:rPr>
        <w:t xml:space="preserve">Surveys of </w:t>
      </w:r>
      <w:r w:rsidR="00F235E9" w:rsidRPr="005F1E8D">
        <w:rPr>
          <w:i/>
        </w:rPr>
        <w:t>meso-scale</w:t>
      </w:r>
      <w:r w:rsidR="006C6716">
        <w:rPr>
          <w:i/>
        </w:rPr>
        <w:t xml:space="preserve"> (among-site)</w:t>
      </w:r>
      <w:r w:rsidR="00F235E9" w:rsidRPr="005F1E8D">
        <w:rPr>
          <w:i/>
        </w:rPr>
        <w:t xml:space="preserve"> </w:t>
      </w:r>
      <w:r>
        <w:rPr>
          <w:i/>
        </w:rPr>
        <w:t>variation</w:t>
      </w:r>
    </w:p>
    <w:p w14:paraId="58195507" w14:textId="0C8A657B"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576692" w:rsidRPr="0067503F">
        <w:rPr>
          <w:highlight w:val="green"/>
        </w:rPr>
        <w:t xml:space="preserve">Table </w:t>
      </w:r>
      <w:r w:rsidR="003840BD">
        <w:rPr>
          <w:highlight w:val="green"/>
        </w:rPr>
        <w:t>S1.</w:t>
      </w:r>
      <w:r w:rsidR="00576692" w:rsidRPr="0067503F">
        <w:rPr>
          <w:highlight w:val="green"/>
        </w:rPr>
        <w:t>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47731906"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commentRangeStart w:id="7"/>
      <w:commentRangeStart w:id="8"/>
      <w:commentRangeStart w:id="9"/>
      <w:r w:rsidR="007268C2" w:rsidRPr="005F1E8D">
        <w:rPr>
          <w:color w:val="000000"/>
        </w:rPr>
        <w:t xml:space="preserve">Lim </w:t>
      </w:r>
      <w:proofErr w:type="spellStart"/>
      <w:r w:rsidR="007268C2" w:rsidRPr="005F1E8D">
        <w:rPr>
          <w:color w:val="000000"/>
        </w:rPr>
        <w:t>unpubl</w:t>
      </w:r>
      <w:commentRangeEnd w:id="7"/>
      <w:proofErr w:type="spellEnd"/>
      <w:r w:rsidR="006214D6">
        <w:rPr>
          <w:color w:val="000000"/>
        </w:rPr>
        <w:t>.</w:t>
      </w:r>
      <w:r w:rsidR="001D7BE9">
        <w:rPr>
          <w:rStyle w:val="CommentReference"/>
        </w:rPr>
        <w:commentReference w:id="7"/>
      </w:r>
      <w:commentRangeEnd w:id="8"/>
      <w:r w:rsidR="0067503F">
        <w:rPr>
          <w:rStyle w:val="CommentReference"/>
        </w:rPr>
        <w:commentReference w:id="8"/>
      </w:r>
      <w:commentRangeEnd w:id="9"/>
      <w:r w:rsidR="00BB3685">
        <w:rPr>
          <w:rStyle w:val="CommentReference"/>
        </w:rPr>
        <w:commentReference w:id="9"/>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D56988" w:rsidRPr="005F1E8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Pr="005F1E8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C62A98">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63982B05" w:rsidR="00217D47" w:rsidRPr="005F1E8D" w:rsidRDefault="005F422E" w:rsidP="00EB3BC7">
      <w:pPr>
        <w:spacing w:line="480" w:lineRule="auto"/>
        <w:rPr>
          <w:i/>
        </w:rPr>
      </w:pPr>
      <w:r>
        <w:rPr>
          <w:i/>
        </w:rPr>
        <w:t xml:space="preserve">Surveys of </w:t>
      </w:r>
      <w:r w:rsidR="001743C0" w:rsidRPr="005F1E8D">
        <w:rPr>
          <w:i/>
        </w:rPr>
        <w:t>small-scale</w:t>
      </w:r>
      <w:r w:rsidR="001743C0">
        <w:rPr>
          <w:i/>
        </w:rPr>
        <w:t xml:space="preserve"> (</w:t>
      </w:r>
      <w:r w:rsidR="00B46066">
        <w:rPr>
          <w:i/>
        </w:rPr>
        <w:t>within-</w:t>
      </w:r>
      <w:r w:rsidR="00CE7CA3" w:rsidRPr="005F1E8D">
        <w:rPr>
          <w:i/>
        </w:rPr>
        <w:t>sit</w:t>
      </w:r>
      <w:r w:rsidR="001743C0">
        <w:rPr>
          <w:i/>
        </w:rPr>
        <w:t>e</w:t>
      </w:r>
      <w:r w:rsidR="00895C86" w:rsidRPr="005F1E8D">
        <w:rPr>
          <w:i/>
        </w:rPr>
        <w:t xml:space="preserve">) </w:t>
      </w:r>
      <w:r>
        <w:rPr>
          <w:i/>
        </w:rPr>
        <w:t>variation</w:t>
      </w:r>
    </w:p>
    <w:p w14:paraId="7247B5E3" w14:textId="6A2BDF85" w:rsidR="001F79DB" w:rsidRPr="005F1E8D" w:rsidRDefault="00817D31" w:rsidP="0096667C">
      <w:pPr>
        <w:spacing w:line="480" w:lineRule="auto"/>
      </w:pPr>
      <w:r>
        <w:t xml:space="preserve">To investigate </w:t>
      </w:r>
      <w:r w:rsidR="001743C0">
        <w:t>small-scale</w:t>
      </w:r>
      <w:r>
        <w:t xml:space="preserv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 xml:space="preserve">Table </w:t>
      </w:r>
      <w:r w:rsidR="003840BD">
        <w:rPr>
          <w:highlight w:val="green"/>
        </w:rPr>
        <w:t>S1.</w:t>
      </w:r>
      <w:r w:rsidRPr="0067503F">
        <w:rPr>
          <w:highlight w:val="green"/>
        </w:rPr>
        <w:t>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F</w:t>
      </w:r>
      <w:r w:rsidR="00576692" w:rsidRPr="005F1E8D">
        <w:rPr>
          <w:highlight w:val="green"/>
        </w:rPr>
        <w:t>i</w:t>
      </w:r>
      <w:r w:rsidR="005746D1" w:rsidRPr="005F1E8D">
        <w:rPr>
          <w:highlight w:val="green"/>
        </w:rPr>
        <w:t>g.</w:t>
      </w:r>
      <w:r w:rsidR="00374B2C">
        <w:rPr>
          <w:highlight w:val="green"/>
        </w:rPr>
        <w:t xml:space="preserve"> </w:t>
      </w:r>
      <w:r w:rsidR="003840BD">
        <w:rPr>
          <w:highlight w:val="green"/>
        </w:rPr>
        <w:t>S1.</w:t>
      </w:r>
      <w:r w:rsidR="00374B2C">
        <w:rPr>
          <w:highlight w:val="green"/>
        </w:rPr>
        <w:t>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10"/>
      <w:r w:rsidR="001F79DB" w:rsidRPr="00B42CBE">
        <w:rPr>
          <w:iCs/>
        </w:rPr>
        <w:t>in situ</w:t>
      </w:r>
      <w:commentRangeEnd w:id="10"/>
      <w:r w:rsidR="00B42CBE">
        <w:rPr>
          <w:rStyle w:val="CommentReference"/>
        </w:rPr>
        <w:commentReference w:id="10"/>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kelp </w:t>
      </w:r>
      <w:r w:rsidR="001F79DB" w:rsidRPr="005F1E8D">
        <w:t>biomass</w:t>
      </w:r>
      <w:r w:rsidR="004F5624" w:rsidRPr="005F1E8D">
        <w:t xml:space="preserve">, </w:t>
      </w:r>
      <w:r w:rsidR="004F5624" w:rsidRPr="005F1E8D">
        <w:lastRenderedPageBreak/>
        <w:t>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proofErr w:type="spellStart"/>
      <w:r w:rsidR="00B47743" w:rsidRPr="001F293B">
        <w:t>Attridge</w:t>
      </w:r>
      <w:proofErr w:type="spellEnd"/>
      <w:r w:rsidR="00B47743" w:rsidRPr="001F293B">
        <w:t xml:space="preserv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commentRangeStart w:id="11"/>
      <w:commentRangeStart w:id="12"/>
      <w:r w:rsidR="00A13698" w:rsidRPr="003E54A5">
        <w:rPr>
          <w:highlight w:val="yellow"/>
        </w:rPr>
        <w:t xml:space="preserve">to the nearest </w:t>
      </w:r>
      <w:r w:rsidR="001F293B">
        <w:rPr>
          <w:highlight w:val="yellow"/>
        </w:rPr>
        <w:t>0.01-1</w:t>
      </w:r>
      <w:r w:rsidR="00A13698" w:rsidRPr="003E54A5">
        <w:rPr>
          <w:highlight w:val="yellow"/>
        </w:rPr>
        <w:t xml:space="preserve"> g</w:t>
      </w:r>
      <w:r w:rsidR="00122525">
        <w:t>)</w:t>
      </w:r>
      <w:r w:rsidR="00A13698">
        <w:t xml:space="preserve"> </w:t>
      </w:r>
      <w:commentRangeEnd w:id="11"/>
      <w:r w:rsidR="00122525">
        <w:rPr>
          <w:rStyle w:val="CommentReference"/>
        </w:rPr>
        <w:commentReference w:id="11"/>
      </w:r>
      <w:commentRangeEnd w:id="12"/>
      <w:r w:rsidR="001F293B">
        <w:rPr>
          <w:rStyle w:val="CommentReference"/>
        </w:rPr>
        <w:commentReference w:id="12"/>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6347D6FB"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263F14" w:rsidRPr="005F1E8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70BD7955" w:rsidR="00217D47" w:rsidRPr="005F1E8D" w:rsidRDefault="005F422E" w:rsidP="00EB3BC7">
      <w:pPr>
        <w:spacing w:line="480" w:lineRule="auto"/>
        <w:rPr>
          <w:i/>
        </w:rPr>
      </w:pPr>
      <w:r>
        <w:rPr>
          <w:i/>
        </w:rPr>
        <w:t xml:space="preserve">Surveys of </w:t>
      </w:r>
      <w:r w:rsidR="00B46066">
        <w:rPr>
          <w:i/>
        </w:rPr>
        <w:t>fine</w:t>
      </w:r>
      <w:r w:rsidR="00136DB7" w:rsidRPr="005F1E8D">
        <w:rPr>
          <w:i/>
        </w:rPr>
        <w:t>-scale</w:t>
      </w:r>
      <w:r w:rsidR="001743C0">
        <w:rPr>
          <w:i/>
        </w:rPr>
        <w:t xml:space="preserve"> (microhabitat)</w:t>
      </w:r>
      <w:r w:rsidR="00136DB7" w:rsidRPr="005F1E8D">
        <w:rPr>
          <w:i/>
        </w:rPr>
        <w:t xml:space="preserve"> variation</w:t>
      </w:r>
    </w:p>
    <w:p w14:paraId="392E1C63" w14:textId="0C91A75E"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 xml:space="preserve">near </w:t>
      </w:r>
      <w:proofErr w:type="spellStart"/>
      <w:r>
        <w:t>Bamfield</w:t>
      </w:r>
      <w:proofErr w:type="spellEnd"/>
      <w:r>
        <w:t>.</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 xml:space="preserve">they’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263F14" w:rsidRPr="005F1E8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138A1872"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 xml:space="preserve">could produce </w:t>
      </w:r>
      <w:r w:rsidR="00B46066">
        <w:t>fine</w:t>
      </w:r>
      <w:r w:rsidR="001F1825">
        <w:t>-</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w:t>
      </w:r>
      <w:proofErr w:type="spellStart"/>
      <w:r w:rsidR="00392DBC" w:rsidRPr="005F1E8D">
        <w:t>Bamfield</w:t>
      </w:r>
      <w:proofErr w:type="spellEnd"/>
      <w:r w:rsidR="00392DBC" w:rsidRPr="005F1E8D">
        <w:t xml:space="preserve">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w:t>
      </w:r>
      <w:commentRangeStart w:id="13"/>
      <w:commentRangeStart w:id="14"/>
      <w:r w:rsidR="007D6070" w:rsidRPr="005F1E8D">
        <w:rPr>
          <w:color w:val="000000"/>
        </w:rPr>
        <w:t>re-randomized the order of the cages along the line</w:t>
      </w:r>
      <w:commentRangeEnd w:id="13"/>
      <w:r w:rsidR="00F6133E">
        <w:rPr>
          <w:rStyle w:val="CommentReference"/>
        </w:rPr>
        <w:commentReference w:id="13"/>
      </w:r>
      <w:commentRangeEnd w:id="14"/>
      <w:r w:rsidR="0082290C">
        <w:rPr>
          <w:rStyle w:val="CommentReference"/>
        </w:rPr>
        <w:commentReference w:id="14"/>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263F14" w:rsidRPr="005F1E8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5BF04D21"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Pr="005F1E8D">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Table </w:t>
      </w:r>
      <w:r w:rsidR="003840BD">
        <w:rPr>
          <w:highlight w:val="green"/>
        </w:rPr>
        <w:t>S1.</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2D05C3BB" w:rsidR="008600C1" w:rsidRPr="00401383" w:rsidRDefault="001743C0" w:rsidP="008600C1">
      <w:pPr>
        <w:spacing w:line="480" w:lineRule="auto"/>
      </w:pPr>
      <w:r>
        <w:t>Meso-scale</w:t>
      </w:r>
      <w:r w:rsidR="008600C1" w:rsidRPr="00401383">
        <w:t xml:space="preserve"> (</w:t>
      </w:r>
      <w:r>
        <w:t>among-site</w:t>
      </w:r>
      <w:r w:rsidR="008600C1" w:rsidRPr="00401383">
        <w:t>) variation</w:t>
      </w:r>
    </w:p>
    <w:p w14:paraId="3814180E" w14:textId="501A517A" w:rsidR="00E221AC" w:rsidRDefault="00670555" w:rsidP="00670555">
      <w:pPr>
        <w:spacing w:line="480" w:lineRule="auto"/>
      </w:pPr>
      <w:r w:rsidRPr="005F1E8D">
        <w:t xml:space="preserve">To </w:t>
      </w:r>
      <w:r w:rsidR="00121C0A">
        <w:t>explore</w:t>
      </w:r>
      <w:r w:rsidRPr="005F1E8D">
        <w:t xml:space="preserve"> </w:t>
      </w:r>
      <w:r w:rsidR="001743C0">
        <w:t xml:space="preserve">meso-scale </w:t>
      </w:r>
      <w:r w:rsidRPr="005F1E8D">
        <w:t>variation in</w:t>
      </w:r>
      <w:r w:rsidR="00522FED" w:rsidRPr="005F1E8D">
        <w:t xml:space="preserve"> NH</w:t>
      </w:r>
      <w:r w:rsidR="00522FED" w:rsidRPr="005F1E8D">
        <w:rPr>
          <w:rFonts w:ascii="Cambria Math" w:hAnsi="Cambria Math" w:cs="Cambria Math"/>
        </w:rPr>
        <w:t>₄⁺</w:t>
      </w:r>
      <w:r w:rsidRPr="005F1E8D">
        <w:t>,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2A304B" w:rsidRPr="005F1E8D">
        <w:rPr>
          <w:highlight w:val="green"/>
        </w:rPr>
        <w:t xml:space="preserve">Table </w:t>
      </w:r>
      <w:r w:rsidR="003840BD">
        <w:rPr>
          <w:highlight w:val="green"/>
        </w:rPr>
        <w:t>S1.</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5FA66728" w:rsidR="008600C1" w:rsidRPr="005F1E8D" w:rsidRDefault="001743C0" w:rsidP="008600C1">
      <w:pPr>
        <w:spacing w:line="480" w:lineRule="auto"/>
        <w:rPr>
          <w:iCs/>
        </w:rPr>
      </w:pPr>
      <w:r>
        <w:rPr>
          <w:iCs/>
        </w:rPr>
        <w:t>S</w:t>
      </w:r>
      <w:r w:rsidR="008600C1" w:rsidRPr="005F1E8D">
        <w:rPr>
          <w:iCs/>
        </w:rPr>
        <w:t>mall-scale</w:t>
      </w:r>
      <w:r>
        <w:rPr>
          <w:iCs/>
        </w:rPr>
        <w:t xml:space="preserve"> (within-site)</w:t>
      </w:r>
      <w:r w:rsidR="008600C1" w:rsidRPr="005F1E8D">
        <w:rPr>
          <w:iCs/>
        </w:rPr>
        <w:t xml:space="preserve"> variation</w:t>
      </w:r>
    </w:p>
    <w:p w14:paraId="7F72EBCE" w14:textId="327622AC"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5F1E8D" w:rsidRPr="00792779">
        <w:rPr>
          <w:highlight w:val="green"/>
        </w:rPr>
        <w:t xml:space="preserve">Table </w:t>
      </w:r>
      <w:r w:rsidR="003840BD">
        <w:rPr>
          <w:highlight w:val="green"/>
        </w:rPr>
        <w:t>S1.</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14DE9388" w:rsidR="00EE5DD8" w:rsidRPr="005F1E8D" w:rsidRDefault="00F428EF" w:rsidP="00EE5DD8">
      <w:pPr>
        <w:spacing w:line="480" w:lineRule="auto"/>
        <w:rPr>
          <w:iCs/>
        </w:rPr>
      </w:pPr>
      <w:r>
        <w:rPr>
          <w:iCs/>
        </w:rPr>
        <w:t>Fine-scale</w:t>
      </w:r>
      <w:r w:rsidR="00EE5DD8" w:rsidRPr="005F1E8D">
        <w:rPr>
          <w:iCs/>
        </w:rPr>
        <w:t xml:space="preserve"> (</w:t>
      </w:r>
      <w:r>
        <w:rPr>
          <w:iCs/>
        </w:rPr>
        <w:t>microhabitat</w:t>
      </w:r>
      <w:r w:rsidR="00EE5DD8" w:rsidRPr="005F1E8D">
        <w:rPr>
          <w:iCs/>
        </w:rPr>
        <w:t>) variation</w:t>
      </w:r>
    </w:p>
    <w:p w14:paraId="78B2165D" w14:textId="4DF02A31"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1D4EB7" w:rsidRPr="001D4EB7">
        <w:rPr>
          <w:color w:val="000000"/>
          <w:highlight w:val="green"/>
        </w:rPr>
        <w:t>Table S1.6</w:t>
      </w:r>
      <w:r w:rsidR="0097669C" w:rsidRPr="001D4EB7">
        <w:rPr>
          <w:color w:val="000000"/>
          <w:highlight w:val="green"/>
        </w:rPr>
        <w:t>)</w:t>
      </w:r>
      <w:r w:rsidR="0026774C" w:rsidRPr="001D4EB7">
        <w:rPr>
          <w:color w:val="000000"/>
          <w:highlight w:val="green"/>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w:t>
      </w:r>
      <w:r w:rsidR="00D823F4" w:rsidRPr="005F1E8D">
        <w:lastRenderedPageBreak/>
        <w:t xml:space="preserve">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4C91" w:rsidRPr="001D4EB7">
        <w:rPr>
          <w:color w:val="000000"/>
          <w:highlight w:val="green"/>
        </w:rPr>
        <w:t>Table S1.</w:t>
      </w:r>
      <w:r w:rsidR="00EB4C91">
        <w:rPr>
          <w:color w:val="000000"/>
          <w:highlight w:val="green"/>
        </w:rPr>
        <w:t>7</w:t>
      </w:r>
      <w:r w:rsidR="00EB4C91" w:rsidRPr="001D4EB7">
        <w:rPr>
          <w:color w:val="000000"/>
          <w:highlight w:val="green"/>
        </w:rPr>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ABFE3A9"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proofErr w:type="spellStart"/>
      <w:r w:rsidR="00BC49DF" w:rsidRPr="00BC49DF">
        <w:t>Hexagrammidae</w:t>
      </w:r>
      <w:proofErr w:type="spellEnd"/>
      <w:r w:rsidR="00BC49DF">
        <w:t>) and whitecap limpets (</w:t>
      </w:r>
      <w:proofErr w:type="spellStart"/>
      <w:r w:rsidR="00BC49DF" w:rsidRPr="00BC49DF">
        <w:t>Acmaeidae</w:t>
      </w:r>
      <w:proofErr w:type="spellEnd"/>
      <w:r w:rsidR="00BC49DF">
        <w:t>) and NH₄⁺ (p = 0.03</w:t>
      </w:r>
      <w:r w:rsidR="006673D2">
        <w:t>;</w:t>
      </w:r>
      <w:r w:rsidR="00BC49DF" w:rsidRPr="00BC49DF">
        <w:rPr>
          <w:highlight w:val="green"/>
        </w:rPr>
        <w:t xml:space="preserve"> Fig. </w:t>
      </w:r>
      <w:r w:rsidR="00D1449D">
        <w:rPr>
          <w:highlight w:val="green"/>
        </w:rPr>
        <w:t>S2.</w:t>
      </w:r>
      <w:r w:rsidR="00BC49DF" w:rsidRPr="00BC49DF">
        <w:rPr>
          <w:highlight w:val="green"/>
        </w:rPr>
        <w:t>1</w:t>
      </w:r>
      <w:r w:rsidR="00BC49DF">
        <w:t>). The single-family models did not reveal a significant effect of any other predictors (</w:t>
      </w:r>
      <w:r w:rsidR="00BC49DF" w:rsidRPr="00BC49DF">
        <w:rPr>
          <w:highlight w:val="green"/>
        </w:rPr>
        <w:t xml:space="preserve">Fig. </w:t>
      </w:r>
      <w:r w:rsidR="00D1449D">
        <w:rPr>
          <w:highlight w:val="green"/>
        </w:rPr>
        <w:t>S2.</w:t>
      </w:r>
      <w:r w:rsidR="00BC49DF" w:rsidRPr="00BC49DF">
        <w:rPr>
          <w:highlight w:val="green"/>
        </w:rPr>
        <w:t xml:space="preserve">1 and Table </w:t>
      </w:r>
      <w:r w:rsidR="003840BD">
        <w:rPr>
          <w:highlight w:val="green"/>
        </w:rPr>
        <w:t>S2.</w:t>
      </w:r>
      <w:r w:rsidR="00BC49DF" w:rsidRPr="00BC49DF">
        <w:rPr>
          <w:highlight w:val="green"/>
        </w:rPr>
        <w:t>1</w:t>
      </w:r>
      <w:r w:rsidR="00BC49DF">
        <w:t>).</w:t>
      </w:r>
    </w:p>
    <w:p w14:paraId="599BA4CA" w14:textId="2A408BD5"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xml:space="preserve">; Fig. </w:t>
      </w:r>
      <w:r w:rsidR="000D0396">
        <w:lastRenderedPageBreak/>
        <w:t>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hile the biomass of </w:t>
      </w:r>
      <w:proofErr w:type="spellStart"/>
      <w:r w:rsidR="002C2F6E">
        <w:rPr>
          <w:rFonts w:ascii="Cambria Math" w:hAnsi="Cambria Math" w:cs="Cambria Math"/>
        </w:rPr>
        <w:t>Gobiidae</w:t>
      </w:r>
      <w:proofErr w:type="spellEnd"/>
      <w:r w:rsidR="002C2F6E">
        <w:rPr>
          <w:rFonts w:ascii="Cambria Math" w:hAnsi="Cambria Math" w:cs="Cambria Math"/>
        </w:rPr>
        <w:t xml:space="preserve"> was negatively correlated with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t>
      </w:r>
      <w:r w:rsidR="002C2F6E" w:rsidRPr="002C2F6E">
        <w:rPr>
          <w:rFonts w:ascii="Cambria Math" w:hAnsi="Cambria Math" w:cs="Cambria Math"/>
          <w:highlight w:val="green"/>
        </w:rPr>
        <w:t xml:space="preserve">Fig. </w:t>
      </w:r>
      <w:r w:rsidR="00D1449D">
        <w:rPr>
          <w:rFonts w:ascii="Cambria Math" w:hAnsi="Cambria Math" w:cs="Cambria Math"/>
          <w:highlight w:val="green"/>
        </w:rPr>
        <w:t>S</w:t>
      </w:r>
      <w:r w:rsidR="002C2F6E" w:rsidRPr="002C2F6E">
        <w:rPr>
          <w:rFonts w:ascii="Cambria Math" w:hAnsi="Cambria Math" w:cs="Cambria Math"/>
          <w:highlight w:val="green"/>
        </w:rPr>
        <w:t>2</w:t>
      </w:r>
      <w:r w:rsidR="00D1449D">
        <w:rPr>
          <w:rFonts w:ascii="Cambria Math" w:hAnsi="Cambria Math" w:cs="Cambria Math"/>
          <w:highlight w:val="green"/>
        </w:rPr>
        <w:t>.2</w:t>
      </w:r>
      <w:r w:rsidR="002C2F6E" w:rsidRPr="002C2F6E">
        <w:rPr>
          <w:rFonts w:ascii="Cambria Math" w:hAnsi="Cambria Math" w:cs="Cambria Math"/>
          <w:highlight w:val="green"/>
        </w:rPr>
        <w:t xml:space="preserve"> and Table </w:t>
      </w:r>
      <w:r w:rsidR="003840BD">
        <w:rPr>
          <w:rFonts w:ascii="Cambria Math" w:hAnsi="Cambria Math" w:cs="Cambria Math"/>
          <w:highlight w:val="green"/>
        </w:rPr>
        <w:t>S2.</w:t>
      </w:r>
      <w:r w:rsidR="002C2F6E" w:rsidRPr="002C2F6E">
        <w:rPr>
          <w:rFonts w:ascii="Cambria Math" w:hAnsi="Cambria Math" w:cs="Cambria Math"/>
          <w:highlight w:val="green"/>
        </w:rPr>
        <w:t>2</w:t>
      </w:r>
      <w:r w:rsidR="002C2F6E">
        <w:rPr>
          <w:rFonts w:ascii="Cambria Math" w:hAnsi="Cambria Math" w:cs="Cambria Math"/>
        </w:rPr>
        <w:t>).</w:t>
      </w:r>
    </w:p>
    <w:p w14:paraId="0CF63111" w14:textId="560517A9"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B10FF6">
        <w:t xml:space="preserve">fine-scale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concentration</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377E5D8D"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lastRenderedPageBreak/>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commentRangeStart w:id="15"/>
      <w:commentRangeStart w:id="16"/>
      <w:r w:rsidR="001828F2">
        <w:t>Water flow</w:t>
      </w:r>
      <w:r>
        <w:t xml:space="preserve"> </w:t>
      </w:r>
      <w:commentRangeEnd w:id="15"/>
      <w:r w:rsidR="000537A3">
        <w:rPr>
          <w:rStyle w:val="CommentReference"/>
        </w:rPr>
        <w:commentReference w:id="15"/>
      </w:r>
      <w:commentRangeEnd w:id="16"/>
      <w:r w:rsidR="000537A3">
        <w:rPr>
          <w:rStyle w:val="CommentReference"/>
        </w:rPr>
        <w:commentReference w:id="16"/>
      </w:r>
      <w:r>
        <w:t xml:space="preserve">mediated the capacity for animals to </w:t>
      </w:r>
      <w:r w:rsidR="009A1C7A">
        <w:t>saturate</w:t>
      </w:r>
      <w:r>
        <w:t xml:space="preserve"> the water column with nutrients; </w:t>
      </w:r>
      <w:r w:rsidR="009A1C7A">
        <w:t>among sites a flooding</w:t>
      </w:r>
      <w:r>
        <w:t xml:space="preserve"> </w:t>
      </w:r>
      <w:r w:rsidR="009A1C7A">
        <w:t xml:space="preserve">tide </w:t>
      </w:r>
      <w:r>
        <w:t>seemed to “wash away” the impact of animals on NH₄⁺ concentrations</w:t>
      </w:r>
      <w:r w:rsidR="00225DAD">
        <w:t xml:space="preserve">. </w:t>
      </w:r>
      <w:r w:rsidR="008D0B85">
        <w:t xml:space="preserve">In contrast, </w:t>
      </w:r>
      <w:r w:rsidR="009A1C7A">
        <w:t>within sites</w:t>
      </w:r>
      <w:r w:rsidR="008D0B85">
        <w:t>,</w:t>
      </w:r>
      <w:r w:rsidR="009A1C7A">
        <w:t xml:space="preserve"> moving water made kelps’ ability to slow flow and trap animal-regenerated nutrients more pronounced. In the </w:t>
      </w:r>
      <w:r w:rsidR="00B10FF6">
        <w:t>fine</w:t>
      </w:r>
      <w:r w:rsidR="009A1C7A">
        <w:t xml:space="preserve"> 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45A701C9" w:rsidR="00306F1F" w:rsidRPr="00306F1F" w:rsidRDefault="00B10FF6" w:rsidP="00623DD8">
      <w:pPr>
        <w:spacing w:line="480" w:lineRule="auto"/>
        <w:rPr>
          <w:i/>
          <w:iCs/>
        </w:rPr>
      </w:pPr>
      <w:r>
        <w:rPr>
          <w:i/>
          <w:iCs/>
        </w:rPr>
        <w:t>M</w:t>
      </w:r>
      <w:r w:rsidR="00306F1F" w:rsidRPr="00306F1F">
        <w:rPr>
          <w:i/>
          <w:iCs/>
        </w:rPr>
        <w:t>eso-scale</w:t>
      </w:r>
      <w:r>
        <w:rPr>
          <w:i/>
          <w:iCs/>
        </w:rPr>
        <w:t xml:space="preserve"> (among-site</w:t>
      </w:r>
      <w:r w:rsidR="00B46066">
        <w:rPr>
          <w:i/>
          <w:iCs/>
        </w:rPr>
        <w:t>)</w:t>
      </w:r>
      <w:r w:rsidR="00A5377F">
        <w:rPr>
          <w:i/>
          <w:iCs/>
        </w:rPr>
        <w:t xml:space="preserve"> variation</w:t>
      </w:r>
    </w:p>
    <w:p w14:paraId="17F00B66" w14:textId="5A1AC10A" w:rsidR="009509EA" w:rsidRDefault="004036C6" w:rsidP="00497588">
      <w:pPr>
        <w:spacing w:line="480" w:lineRule="auto"/>
      </w:pPr>
      <w:r w:rsidRPr="00BA1DFE">
        <w:t xml:space="preserve">Among rocky reef sites,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and (0.4x and 0.8x) from the same region</w:t>
      </w:r>
      <w:r w:rsidR="008955F6" w:rsidRPr="00BA1DFE">
        <w:t xml:space="preserve"> </w:t>
      </w:r>
      <w:r w:rsidR="008955F6" w:rsidRPr="00BA1DFE">
        <w:fldChar w:fldCharType="begin"/>
      </w:r>
      <w:r w:rsidR="008955F6" w:rsidRPr="00BA1DFE">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and standing still, but </w:t>
      </w:r>
      <w:r w:rsidR="001C535E">
        <w:t xml:space="preserve">the effect of animal abundance is washed away </w:t>
      </w:r>
      <w:r w:rsidR="00BA1DFE">
        <w:t>when the tide comes in.</w:t>
      </w:r>
      <w:r w:rsidR="00A9700D">
        <w:t xml:space="preserve"> We did not </w:t>
      </w:r>
      <w:r w:rsidR="00525526">
        <w:t>quantify</w:t>
      </w:r>
      <w:r w:rsidR="00A9700D">
        <w:t xml:space="preserve"> intertidal animals </w:t>
      </w:r>
      <w:r w:rsidR="00525526">
        <w:t>or microbial regeneration, which are additional sources of NH₄⁺</w:t>
      </w:r>
      <w:r w:rsidR="00CF009F">
        <w:t xml:space="preserve"> </w:t>
      </w:r>
      <w:r w:rsidR="00CF009F">
        <w:fldChar w:fldCharType="begin"/>
      </w:r>
      <w:r w:rsidR="00CF009F">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w:t>
      </w:r>
      <w:commentRangeStart w:id="17"/>
      <w:commentRangeStart w:id="18"/>
      <w:r w:rsidR="001C535E">
        <w:t xml:space="preserve">and </w:t>
      </w:r>
      <w:commentRangeEnd w:id="17"/>
      <w:r w:rsidR="00F07053">
        <w:rPr>
          <w:rStyle w:val="CommentReference"/>
        </w:rPr>
        <w:commentReference w:id="17"/>
      </w:r>
      <w:commentRangeEnd w:id="18"/>
      <w:r w:rsidR="00F1021C">
        <w:rPr>
          <w:rStyle w:val="CommentReference"/>
        </w:rPr>
        <w:commentReference w:id="18"/>
      </w:r>
      <w:r w:rsidR="001C535E">
        <w:t xml:space="preserve">soft-sediment areas than on </w:t>
      </w:r>
      <w:r w:rsidR="001C535E">
        <w:lastRenderedPageBreak/>
        <w:t xml:space="preserve">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0EF8F52B" w14:textId="77777777" w:rsidR="00D1449D" w:rsidRDefault="00D1449D" w:rsidP="00497588">
      <w:pPr>
        <w:spacing w:line="480" w:lineRule="auto"/>
      </w:pPr>
    </w:p>
    <w:p w14:paraId="0E3846E6" w14:textId="78A6547D" w:rsidR="00306F1F" w:rsidRPr="00306F1F" w:rsidRDefault="00B10FF6" w:rsidP="00306F1F">
      <w:pPr>
        <w:spacing w:line="480" w:lineRule="auto"/>
        <w:rPr>
          <w:i/>
          <w:iCs/>
        </w:rPr>
      </w:pPr>
      <w:r>
        <w:rPr>
          <w:i/>
          <w:iCs/>
        </w:rPr>
        <w:t>S</w:t>
      </w:r>
      <w:r w:rsidR="00306F1F" w:rsidRPr="00306F1F">
        <w:rPr>
          <w:i/>
          <w:iCs/>
        </w:rPr>
        <w:t>mall-scale</w:t>
      </w:r>
      <w:r>
        <w:rPr>
          <w:i/>
          <w:iCs/>
        </w:rPr>
        <w:t xml:space="preserve"> (w</w:t>
      </w:r>
      <w:r w:rsidRPr="00D1449D">
        <w:rPr>
          <w:i/>
          <w:iCs/>
        </w:rPr>
        <w:t>ithin-site</w:t>
      </w:r>
      <w:r w:rsidR="00B46066">
        <w:rPr>
          <w:i/>
          <w:iCs/>
        </w:rPr>
        <w:t>)</w:t>
      </w:r>
      <w:r w:rsidR="000D0CF1">
        <w:rPr>
          <w:i/>
          <w:iCs/>
        </w:rPr>
        <w:t xml:space="preserve"> variation</w:t>
      </w:r>
    </w:p>
    <w:p w14:paraId="4BB14774" w14:textId="1BA83103"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w:t>
      </w:r>
      <w:r w:rsidR="00AE1D23">
        <w:t xml:space="preserve">inside and outside forests </w:t>
      </w:r>
      <w:r w:rsidR="009509EA">
        <w:t xml:space="preserve">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5D42E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w:t>
      </w:r>
      <w:r w:rsidR="001828F2">
        <w:t xml:space="preserve">seems to </w:t>
      </w:r>
      <w:r w:rsidR="005D42E1">
        <w:t xml:space="preserve">enhance NH₄⁺ variability within kelp forests instead of masking it. </w:t>
      </w:r>
    </w:p>
    <w:p w14:paraId="26110237" w14:textId="73FC6320" w:rsidR="0092007B" w:rsidRDefault="00900C38" w:rsidP="0092007B">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 xml:space="preserve">NH₄⁺ </w:t>
      </w:r>
      <w:r w:rsidR="002044A7">
        <w:t xml:space="preserve">(NH₄⁺ inside - NH₄⁺ outside) </w:t>
      </w:r>
      <w:r w:rsidR="00D27303">
        <w:t>in bull kelp</w:t>
      </w:r>
      <w:r w:rsidR="00AE1D23">
        <w:t xml:space="preserve"> </w:t>
      </w:r>
      <w:r w:rsidR="00D27303">
        <w:t xml:space="preserve">forests compared to giant kelp forests, which may be due to </w:t>
      </w:r>
      <w:r w:rsidR="00B13313">
        <w:t xml:space="preserve">their </w:t>
      </w:r>
      <w:r w:rsidR="00D27303">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w:t>
      </w:r>
      <w:r w:rsidR="00963154">
        <w:lastRenderedPageBreak/>
        <w:t xml:space="preserve">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C2344C">
        <w:rPr>
          <w:noProof/>
        </w:rPr>
        <w:t xml:space="preserve"> </w:t>
      </w:r>
      <w:r w:rsidR="008B6145">
        <w:rPr>
          <w:noProof/>
        </w:rPr>
        <w:t xml:space="preserve">Somewhat surprisingly, at the no kelp sites NH₄⁺ was lower in the “inside” samples, which were closer to shore, compared to the “outside” samples which were taken 5 m farther from shore. </w:t>
      </w:r>
      <w:r w:rsidR="0092007B">
        <w:t xml:space="preserve">NH₄⁺ tends to </w:t>
      </w:r>
      <w:r w:rsidR="0092007B" w:rsidRPr="00497588">
        <w:rPr>
          <w:i/>
          <w:iCs/>
        </w:rPr>
        <w:t>increase</w:t>
      </w:r>
      <w:r w:rsidR="0092007B">
        <w:t xml:space="preserve"> with depth </w:t>
      </w:r>
      <w:r w:rsidR="0092007B">
        <w:fldChar w:fldCharType="begin"/>
      </w:r>
      <w:r w:rsidR="0092007B">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fldChar w:fldCharType="separate"/>
      </w:r>
      <w:r w:rsidR="0092007B">
        <w:rPr>
          <w:noProof/>
        </w:rPr>
        <w:t>(Brzezinksi et al., 2013)</w:t>
      </w:r>
      <w:r w:rsidR="0092007B">
        <w:fldChar w:fldCharType="end"/>
      </w:r>
      <w:r w:rsidR="0092007B">
        <w:t>, which might explain this result. The</w:t>
      </w:r>
      <w:r>
        <w:t xml:space="preserve"> </w:t>
      </w:r>
      <w:r w:rsidR="00EC06BA">
        <w:t xml:space="preserve">“outside” samples </w:t>
      </w:r>
      <w:r w:rsidR="0092007B">
        <w:t>may have been</w:t>
      </w:r>
      <w:r w:rsidR="00EC06BA">
        <w:t xml:space="preserve"> </w:t>
      </w:r>
      <w:r w:rsidR="00FE7DA5">
        <w:t xml:space="preserve">slightly </w:t>
      </w:r>
      <w:r w:rsidR="00EC06BA">
        <w:t xml:space="preserve">deeper than the “inside” samples </w:t>
      </w:r>
      <w:r w:rsidR="00FE7DA5">
        <w:t>due to the slope of the substrate</w:t>
      </w:r>
      <w:r w:rsidR="0092007B">
        <w:t>,</w:t>
      </w:r>
      <w:r w:rsidR="008B6145">
        <w:t xml:space="preserve"> despite our efforts to maintain a consistent sampling depth</w:t>
      </w:r>
      <w:r>
        <w:t>.</w:t>
      </w:r>
      <w:r w:rsidR="0092007B">
        <w:t xml:space="preserve"> </w:t>
      </w:r>
      <w:r w:rsidR="008B6145">
        <w:t xml:space="preserve">As we found the opposite trend at our kelp sites, where the “inside” kelp forest samples had more NH₄⁺ than the possibly deeper “outside” samples, </w:t>
      </w:r>
      <w:r w:rsidR="00F069E4">
        <w:t>we are even more confident that</w:t>
      </w:r>
      <w:r w:rsidR="0092007B">
        <w:t xml:space="preserve"> increased</w:t>
      </w:r>
      <w:r w:rsidR="000748D8">
        <w:t xml:space="preserve"> NH₄⁺ wit</w:t>
      </w:r>
      <w:r w:rsidR="0092007B">
        <w:t>hin forests is due to retention by kelp</w:t>
      </w:r>
      <w:r w:rsidR="000748D8">
        <w:t>.</w:t>
      </w:r>
      <w:r w:rsidR="00F069E4">
        <w:t xml:space="preserve"> </w:t>
      </w:r>
    </w:p>
    <w:p w14:paraId="68C41A62" w14:textId="4635233A" w:rsidR="00944254" w:rsidRDefault="00497588" w:rsidP="00944254">
      <w:pPr>
        <w:spacing w:line="480" w:lineRule="auto"/>
        <w:ind w:firstLine="720"/>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CC12B0">
        <w:t xml:space="preserve">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0D122E">
        <w:t xml:space="preserve"> </w:t>
      </w:r>
    </w:p>
    <w:p w14:paraId="1D6D098B" w14:textId="73A495A0" w:rsidR="00944254" w:rsidRDefault="003C7032" w:rsidP="00E751AB">
      <w:pPr>
        <w:spacing w:line="480" w:lineRule="auto"/>
        <w:ind w:firstLine="720"/>
      </w:pPr>
      <w:r w:rsidRPr="00321208">
        <w:rPr>
          <w:highlight w:val="yellow"/>
        </w:rPr>
        <w:t>N</w:t>
      </w:r>
      <w:r w:rsidR="00944254" w:rsidRPr="00321208">
        <w:rPr>
          <w:highlight w:val="yellow"/>
        </w:rPr>
        <w:t xml:space="preserve">itrate from external sources (e.g. upwelling and run-off) becomes depleted or unchanged as it flows through a kelp forest </w:t>
      </w:r>
      <w:r w:rsidR="00944254" w:rsidRPr="00321208">
        <w:rPr>
          <w:rFonts w:eastAsiaTheme="minorHAnsi"/>
          <w:color w:val="000000"/>
          <w:highlight w:val="yellow"/>
          <w:lang w:val="en-US"/>
        </w:rPr>
        <w:t xml:space="preserve">(Pfister et al., 2019; Stewart et al., 2009), </w:t>
      </w:r>
      <w:r w:rsidR="00944254" w:rsidRPr="00321208">
        <w:rPr>
          <w:highlight w:val="yellow"/>
        </w:rPr>
        <w:t>in contrast to NH</w:t>
      </w:r>
      <w:r w:rsidR="00944254" w:rsidRPr="00321208">
        <w:rPr>
          <w:highlight w:val="yellow"/>
          <w:vertAlign w:val="subscript"/>
        </w:rPr>
        <w:t>4</w:t>
      </w:r>
      <w:r w:rsidR="00944254" w:rsidRPr="00321208">
        <w:rPr>
          <w:highlight w:val="yellow"/>
          <w:vertAlign w:val="superscript"/>
        </w:rPr>
        <w:t>+</w:t>
      </w:r>
      <w:r w:rsidR="00944254" w:rsidRPr="00321208">
        <w:rPr>
          <w:highlight w:val="yellow"/>
        </w:rPr>
        <w:t xml:space="preserve"> which is regenerated by animals within and around the forest and seemingly retained there.</w:t>
      </w:r>
      <w:r w:rsidR="00860F6C" w:rsidRPr="00321208">
        <w:rPr>
          <w:highlight w:val="yellow"/>
        </w:rPr>
        <w:t xml:space="preserve"> </w:t>
      </w:r>
      <w:r w:rsidRPr="00321208">
        <w:rPr>
          <w:highlight w:val="yellow"/>
        </w:rPr>
        <w:t>Even when</w:t>
      </w:r>
      <w:r w:rsidR="00E751AB" w:rsidRPr="00321208">
        <w:rPr>
          <w:highlight w:val="yellow"/>
        </w:rPr>
        <w:t xml:space="preserve"> nitrate</w:t>
      </w:r>
      <w:r w:rsidRPr="00321208">
        <w:rPr>
          <w:highlight w:val="yellow"/>
        </w:rPr>
        <w:t xml:space="preserve"> is abundant,</w:t>
      </w:r>
      <w:r w:rsidR="00E751AB" w:rsidRPr="00321208">
        <w:rPr>
          <w:highlight w:val="yellow"/>
        </w:rPr>
        <w:t xml:space="preserve"> </w:t>
      </w:r>
      <w:r w:rsidR="00860F6C" w:rsidRPr="00321208">
        <w:rPr>
          <w:highlight w:val="yellow"/>
        </w:rPr>
        <w:t xml:space="preserve">NH₄⁺ uptake is less costly, and NH₄⁺ can even inhibit nitrate uptake </w:t>
      </w:r>
      <w:r w:rsidR="00860F6C" w:rsidRPr="00321208">
        <w:rPr>
          <w:highlight w:val="yellow"/>
        </w:rPr>
        <w:fldChar w:fldCharType="begin"/>
      </w:r>
      <w:r w:rsidR="00860F6C" w:rsidRPr="00321208">
        <w:rPr>
          <w:highlight w:val="yellow"/>
        </w:rPr>
        <w:instrText xml:space="preserve"> ADDIN ZOTERO_ITEM CSL_CITATION {"citationID":"eaSHjXAP","properties":{"formattedCitation":"(MacIsaac and Dugdale, 1972, 1969)","plainCitation":"(MacIsaac and Dugdale, 1972, 1969)","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 Sea Research and Oceanographic Abstracts","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860F6C" w:rsidRPr="00321208">
        <w:rPr>
          <w:rFonts w:ascii="Cambria Math" w:hAnsi="Cambria Math" w:cs="Cambria Math"/>
          <w:highlight w:val="yellow"/>
        </w:rPr>
        <w:instrText>⩽</w:instrText>
      </w:r>
      <w:r w:rsidR="00860F6C" w:rsidRPr="00321208">
        <w:rPr>
          <w:highlight w:val="yellow"/>
        </w:rPr>
        <w:instrText xml:space="preserve"> 0.2 μg-atom/l., while in corresponding eutrophic regions, Kt(NO3−) </w:instrText>
      </w:r>
      <w:r w:rsidR="00860F6C" w:rsidRPr="00321208">
        <w:rPr>
          <w:rFonts w:ascii="Cambria Math" w:hAnsi="Cambria Math" w:cs="Cambria Math"/>
          <w:highlight w:val="yellow"/>
        </w:rPr>
        <w:instrText>⩾</w:instrText>
      </w:r>
      <w:r w:rsidR="00860F6C" w:rsidRPr="00321208">
        <w:rPr>
          <w:highlight w:val="yellow"/>
        </w:rPr>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 Sea Research and Oceanographic Abstracts","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860F6C" w:rsidRPr="00321208">
        <w:rPr>
          <w:highlight w:val="yellow"/>
        </w:rPr>
        <w:fldChar w:fldCharType="separate"/>
      </w:r>
      <w:r w:rsidR="00860F6C" w:rsidRPr="00321208">
        <w:rPr>
          <w:noProof/>
          <w:highlight w:val="yellow"/>
        </w:rPr>
        <w:t>(MacIsaac and Dugdale, 1972, 1969)</w:t>
      </w:r>
      <w:r w:rsidR="00860F6C" w:rsidRPr="00321208">
        <w:rPr>
          <w:highlight w:val="yellow"/>
        </w:rPr>
        <w:fldChar w:fldCharType="end"/>
      </w:r>
      <w:r w:rsidR="00860F6C" w:rsidRPr="00321208">
        <w:rPr>
          <w:highlight w:val="yellow"/>
        </w:rPr>
        <w:t xml:space="preserve">. </w:t>
      </w:r>
      <w:r w:rsidRPr="00321208">
        <w:rPr>
          <w:highlight w:val="yellow"/>
        </w:rPr>
        <w:t xml:space="preserve">Increased NH₄⁺ within kelp forests likely </w:t>
      </w:r>
      <w:r w:rsidRPr="00321208">
        <w:rPr>
          <w:highlight w:val="yellow"/>
        </w:rPr>
        <w:lastRenderedPageBreak/>
        <w:t xml:space="preserve">facilitates primary productivity of </w:t>
      </w:r>
      <w:r w:rsidR="00E21EF7" w:rsidRPr="00321208">
        <w:rPr>
          <w:highlight w:val="yellow"/>
        </w:rPr>
        <w:t xml:space="preserve">not only kelps, but </w:t>
      </w:r>
      <w:r w:rsidRPr="00321208">
        <w:rPr>
          <w:highlight w:val="yellow"/>
        </w:rPr>
        <w:t>benthic seaweeds and phytoplankton as well. Unfortunately, with the rising occurrence of urchin barrens (cite), this important ecosystem service may be in decline.</w:t>
      </w:r>
    </w:p>
    <w:p w14:paraId="34D203A6" w14:textId="77777777" w:rsidR="00170FF2" w:rsidRDefault="00170FF2" w:rsidP="00170FF2">
      <w:pPr>
        <w:spacing w:line="480" w:lineRule="auto"/>
        <w:ind w:firstLine="720"/>
      </w:pPr>
    </w:p>
    <w:p w14:paraId="72A48378" w14:textId="52518082" w:rsidR="00306F1F" w:rsidRPr="00306F1F" w:rsidRDefault="00B10FF6" w:rsidP="00306F1F">
      <w:pPr>
        <w:spacing w:line="480" w:lineRule="auto"/>
        <w:rPr>
          <w:i/>
          <w:iCs/>
        </w:rPr>
      </w:pPr>
      <w:r>
        <w:rPr>
          <w:i/>
          <w:iCs/>
        </w:rPr>
        <w:t>F</w:t>
      </w:r>
      <w:r w:rsidR="00B46066">
        <w:rPr>
          <w:i/>
          <w:iCs/>
        </w:rPr>
        <w:t>ine</w:t>
      </w:r>
      <w:r w:rsidR="005D293A">
        <w:rPr>
          <w:i/>
          <w:iCs/>
        </w:rPr>
        <w:t>-</w:t>
      </w:r>
      <w:r w:rsidR="004F7AE3" w:rsidRPr="00306F1F">
        <w:rPr>
          <w:i/>
          <w:iCs/>
        </w:rPr>
        <w:t>scale</w:t>
      </w:r>
      <w:r>
        <w:rPr>
          <w:i/>
          <w:iCs/>
        </w:rPr>
        <w:t xml:space="preserve"> (microhabitat</w:t>
      </w:r>
      <w:r w:rsidR="00B46066">
        <w:rPr>
          <w:i/>
          <w:iCs/>
        </w:rPr>
        <w:t>)</w:t>
      </w:r>
      <w:r w:rsidR="005D293A">
        <w:rPr>
          <w:i/>
          <w:iCs/>
        </w:rPr>
        <w:t xml:space="preserve"> variation</w:t>
      </w:r>
    </w:p>
    <w:p w14:paraId="7CE6CE0F" w14:textId="065E96B8" w:rsidR="00327838" w:rsidRDefault="002F7230" w:rsidP="005D293A">
      <w:pPr>
        <w:spacing w:line="480" w:lineRule="auto"/>
      </w:pPr>
      <w:r>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t xml:space="preserve">The experimental duration was also shorter </w:t>
      </w:r>
      <w:r w:rsidR="00EF3D0C">
        <w:t xml:space="preserve">for the </w:t>
      </w:r>
      <w:r>
        <w:t>sea cucumber</w:t>
      </w:r>
      <w:r w:rsidR="00EF3D0C">
        <w:t xml:space="preserve"> experiment</w:t>
      </w:r>
      <w:r>
        <w:t xml:space="preserve">, but NH₄⁺ concentrations </w:t>
      </w:r>
      <w:r w:rsidR="00EF3D0C">
        <w:t xml:space="preserve">in the crab cages </w:t>
      </w:r>
      <w:r w:rsidR="002B7A8C">
        <w:t xml:space="preserve">were consistent </w:t>
      </w:r>
      <w:r w:rsidR="00CA5366">
        <w:t>across</w:t>
      </w:r>
      <w:r w:rsidR="002B7A8C">
        <w:t xml:space="preserve"> </w:t>
      </w:r>
      <w:r w:rsidR="00CA5366">
        <w:t>the three sampling days (</w:t>
      </w:r>
      <w:r w:rsidR="002B7A8C">
        <w:t>day one</w:t>
      </w:r>
      <w:r w:rsidR="00CA5366">
        <w:t xml:space="preserve">, four, and </w:t>
      </w:r>
      <w:r w:rsidR="002B7A8C">
        <w:t>nine</w:t>
      </w:r>
      <w:r w:rsidR="00CA5366">
        <w:t>)</w:t>
      </w:r>
      <w:r w:rsidR="002B7A8C">
        <w:t xml:space="preserve"> so</w:t>
      </w:r>
      <w:r w:rsidR="003C0BA5" w:rsidRPr="003C0BA5">
        <w:t xml:space="preserve"> </w:t>
      </w:r>
      <w:r w:rsidR="003C0BA5">
        <w:t>cumulative</w:t>
      </w:r>
      <w:r w:rsidR="002B7A8C">
        <w:t xml:space="preserve"> </w:t>
      </w:r>
      <w:r>
        <w:t xml:space="preserve">enrichment </w:t>
      </w:r>
      <w:r w:rsidR="00EF3D0C">
        <w:t xml:space="preserve">is </w:t>
      </w:r>
      <w:r w:rsidR="003C0BA5">
        <w:t>un</w:t>
      </w:r>
      <w:r w:rsidR="00EF3D0C">
        <w:t>likely</w:t>
      </w:r>
      <w:r>
        <w:t xml:space="preserve">. </w:t>
      </w:r>
    </w:p>
    <w:p w14:paraId="34B4733F" w14:textId="1F449B36" w:rsidR="00CC5E86" w:rsidRDefault="00B10FF6" w:rsidP="00170FF2">
      <w:pPr>
        <w:spacing w:line="480" w:lineRule="auto"/>
        <w:ind w:firstLine="720"/>
      </w:pPr>
      <w:r>
        <w:t>Fine scale NH₄⁺</w:t>
      </w:r>
      <w:r w:rsidR="00CC5E86">
        <w:t xml:space="preserve"> enrichment by animals is </w:t>
      </w:r>
      <w:r w:rsidR="00327838">
        <w:t xml:space="preserve">nevertheless </w:t>
      </w:r>
      <w:r w:rsidR="00CC5E86">
        <w:t xml:space="preserve">possible in wave-exposed conditions; </w:t>
      </w:r>
      <w:r w:rsidR="00327838">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rsidR="00327838">
        <w:t xml:space="preserve">without mussels </w:t>
      </w:r>
      <w:r w:rsidR="00C21487">
        <w:t>on the northern California coast</w:t>
      </w:r>
      <w:r w:rsidR="00327838">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cage experiments were not designed to test why variation was found in one experiment and not the other, but rather to see whether</w:t>
      </w:r>
      <w:r w:rsidR="00B46066">
        <w:t xml:space="preserve"> fine</w:t>
      </w:r>
      <w:r w:rsidR="00327838">
        <w:t xml:space="preserve">-scale variation </w:t>
      </w:r>
      <w:r w:rsidR="00282591">
        <w:t xml:space="preserve">might </w:t>
      </w:r>
      <w:r w:rsidR="00327838">
        <w:t xml:space="preserve">arise </w:t>
      </w:r>
      <w:r w:rsidR="00282591">
        <w:t xml:space="preserve">at all. Therefore, </w:t>
      </w:r>
      <w:r w:rsidR="00CC5E86">
        <w:t>we simply conclude that at least in sheltered conditions, variation</w:t>
      </w:r>
      <w:r w:rsidR="00327838">
        <w:t xml:space="preserve"> on the scale of tens of centimetres</w:t>
      </w:r>
      <w:r w:rsidR="00CC5E86">
        <w:t xml:space="preserve"> driven by animal biomass is possible</w:t>
      </w:r>
      <w:r w:rsidR="001269A3">
        <w:t>.</w:t>
      </w:r>
      <w:r w:rsidR="003A25E8" w:rsidRPr="003A25E8">
        <w:rPr>
          <w:highlight w:val="yellow"/>
        </w:rPr>
        <w:t xml:space="preserve"> </w:t>
      </w:r>
      <w:r w:rsidR="003A25E8">
        <w:rPr>
          <w:highlight w:val="yellow"/>
        </w:rPr>
        <w:t xml:space="preserve">Ammonium enrichment immediately next to a pp can increase </w:t>
      </w:r>
      <w:r w:rsidR="003A25E8">
        <w:rPr>
          <w:highlight w:val="yellow"/>
        </w:rPr>
        <w:lastRenderedPageBreak/>
        <w:t xml:space="preserve">primary productivity. </w:t>
      </w:r>
      <w:r w:rsidR="003A25E8" w:rsidRPr="00321208">
        <w:rPr>
          <w:highlight w:val="yellow"/>
        </w:rPr>
        <w:t>Indeed, given turnover rates of water and NH₄⁺ uptake rates, seaweeds in New Zealand were estimated to derive up to 79% of needed nitrogen from epifauna excretion.</w:t>
      </w:r>
    </w:p>
    <w:p w14:paraId="58864624" w14:textId="77777777" w:rsidR="00170FF2" w:rsidRDefault="00170FF2" w:rsidP="00170FF2">
      <w:pPr>
        <w:spacing w:line="480" w:lineRule="auto"/>
        <w:ind w:firstLine="720"/>
      </w:pPr>
    </w:p>
    <w:p w14:paraId="3F478147" w14:textId="54B37491" w:rsidR="00A510EF" w:rsidRPr="00727E31" w:rsidRDefault="005D293A" w:rsidP="005D293A">
      <w:pPr>
        <w:spacing w:line="480" w:lineRule="auto"/>
        <w:rPr>
          <w:i/>
          <w:iCs/>
        </w:rPr>
      </w:pPr>
      <w:commentRangeStart w:id="19"/>
      <w:r>
        <w:rPr>
          <w:i/>
          <w:iCs/>
        </w:rPr>
        <w:t>A role for</w:t>
      </w:r>
      <w:r w:rsidRPr="00220618">
        <w:rPr>
          <w:i/>
          <w:iCs/>
        </w:rPr>
        <w:t xml:space="preserve"> species diversit</w:t>
      </w:r>
      <w:r w:rsidR="00E94D69">
        <w:rPr>
          <w:i/>
          <w:iCs/>
        </w:rPr>
        <w:t>y</w:t>
      </w:r>
      <w:commentRangeEnd w:id="19"/>
      <w:r w:rsidR="00EC105C">
        <w:rPr>
          <w:rStyle w:val="CommentReference"/>
        </w:rPr>
        <w:commentReference w:id="19"/>
      </w:r>
    </w:p>
    <w:p w14:paraId="1FD5BDB1" w14:textId="5A288A39" w:rsidR="000D122E" w:rsidRDefault="005D293A" w:rsidP="00741F8A">
      <w:pPr>
        <w:spacing w:line="480" w:lineRule="auto"/>
      </w:pPr>
      <w:r>
        <w:t xml:space="preserve">It was difficult to predict the effect of biodiversity on variation in </w:t>
      </w:r>
      <w:r w:rsidR="001440F3" w:rsidRPr="005F1E8D">
        <w:rPr>
          <w:color w:val="000000"/>
        </w:rPr>
        <w:t>NH</w:t>
      </w:r>
      <w:r w:rsidR="001440F3" w:rsidRPr="005F1E8D">
        <w:rPr>
          <w:rFonts w:ascii="Cambria Math" w:hAnsi="Cambria Math" w:cs="Cambria Math"/>
          <w:color w:val="000000"/>
        </w:rPr>
        <w:t>₄⁺</w:t>
      </w:r>
      <w:r>
        <w:t xml:space="preserve">, either among or within sites. Marine species diversity sometimes covaries with animal abundance or biomass </w:t>
      </w:r>
      <w:r w:rsidR="007C5C1D">
        <w:fldChar w:fldCharType="begin"/>
      </w:r>
      <w:r w:rsidR="007C5C1D">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fldChar w:fldCharType="separate"/>
      </w:r>
      <w:r w:rsidR="007C5C1D" w:rsidRPr="007C5C1D">
        <w:t>(Müller et al., 2018; Yee and Juliano, 2007)</w:t>
      </w:r>
      <w:r w:rsidR="007C5C1D">
        <w:fldChar w:fldCharType="end"/>
      </w:r>
      <w:r>
        <w:t>, in which case we might have expected both to have a similar,</w:t>
      </w:r>
      <w:r w:rsidR="003F3DBB">
        <w:t xml:space="preserve"> </w:t>
      </w:r>
      <w:r>
        <w:t xml:space="preserve">positive effect on </w:t>
      </w:r>
      <w:r w:rsidR="001440F3" w:rsidRPr="005F1E8D">
        <w:rPr>
          <w:color w:val="000000"/>
        </w:rPr>
        <w:t>NH</w:t>
      </w:r>
      <w:r w:rsidR="001440F3" w:rsidRPr="005F1E8D">
        <w:rPr>
          <w:rFonts w:ascii="Cambria Math" w:hAnsi="Cambria Math" w:cs="Cambria Math"/>
          <w:color w:val="000000"/>
        </w:rPr>
        <w:t>₄⁺</w:t>
      </w:r>
      <w:r w:rsidR="00712A40">
        <w:t xml:space="preserve">. </w:t>
      </w:r>
      <w:r>
        <w:t>This was not the case</w:t>
      </w:r>
      <w:r w:rsidR="00411CC2">
        <w:t xml:space="preserve"> in our study</w:t>
      </w:r>
      <w:r w:rsidR="007B0365">
        <w:t>.</w:t>
      </w:r>
      <w:r>
        <w:t xml:space="preserve"> </w:t>
      </w:r>
      <w:r w:rsidR="00A510EF">
        <w:t xml:space="preserve">Shannon </w:t>
      </w:r>
      <w:r>
        <w:t>diversity</w:t>
      </w:r>
      <w:r w:rsidR="00712A40">
        <w:t xml:space="preserve"> had </w:t>
      </w:r>
      <w:r w:rsidR="00741F8A">
        <w:t>a neutral effect on NH₄⁺ concentrations among sites and a</w:t>
      </w:r>
      <w:r w:rsidR="00712A40">
        <w:t xml:space="preserve"> </w:t>
      </w:r>
      <w:r w:rsidR="00A510EF">
        <w:t>weakly negative effect</w:t>
      </w:r>
      <w:r w:rsidR="00712A40">
        <w:t xml:space="preserve"> on </w:t>
      </w:r>
      <w:r w:rsidR="00712A40" w:rsidRPr="005F1E8D">
        <w:t>∆</w:t>
      </w:r>
      <w:r w:rsidR="00712A40">
        <w:t xml:space="preserve">NH₄⁺ within sites. </w:t>
      </w:r>
      <w:r w:rsidR="00A13236" w:rsidRPr="00426A33">
        <w:t xml:space="preserve">Abundance and species </w:t>
      </w:r>
      <w:r w:rsidR="001269A3">
        <w:t>richness</w:t>
      </w:r>
      <w:r w:rsidR="00A13236" w:rsidRPr="00426A33">
        <w:t xml:space="preserve"> are sometimes decoupled </w:t>
      </w:r>
      <w:r w:rsidR="00426A33">
        <w:fldChar w:fldCharType="begin"/>
      </w:r>
      <w:r w:rsidR="00426A33">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fldChar w:fldCharType="separate"/>
      </w:r>
      <w:r w:rsidR="00426A33">
        <w:rPr>
          <w:noProof/>
        </w:rPr>
        <w:t>(Kerr and Alroy, 2023)</w:t>
      </w:r>
      <w:r w:rsidR="00426A33">
        <w:fldChar w:fldCharType="end"/>
      </w:r>
      <w:r w:rsidR="00426A33">
        <w:t>,</w:t>
      </w:r>
      <w:r w:rsidR="00741F8A" w:rsidRPr="00426A33">
        <w:t xml:space="preserve"> because they </w:t>
      </w:r>
      <w:r w:rsidR="00411CC2">
        <w:t>can</w:t>
      </w:r>
      <w:r w:rsidR="00741F8A" w:rsidRPr="00426A33">
        <w:t xml:space="preserve"> have different drivers </w:t>
      </w:r>
      <w:r w:rsidR="00426A33">
        <w:fldChar w:fldCharType="begin"/>
      </w:r>
      <w:r w:rsidR="00426A33">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fldChar w:fldCharType="separate"/>
      </w:r>
      <w:r w:rsidR="00426A33">
        <w:rPr>
          <w:noProof/>
        </w:rPr>
        <w:t>(Mellin et al., 2010)</w:t>
      </w:r>
      <w:r w:rsidR="00426A33">
        <w:fldChar w:fldCharType="end"/>
      </w:r>
      <w:r w:rsidR="00426A33">
        <w:t xml:space="preserve">. </w:t>
      </w:r>
      <w:r w:rsidR="00D44EB8">
        <w:t>The s</w:t>
      </w:r>
      <w:r w:rsidR="00A13236" w:rsidRPr="00426A33">
        <w:t xml:space="preserve">cale of variation in species </w:t>
      </w:r>
      <w:r w:rsidR="001269A3">
        <w:t>richness</w:t>
      </w:r>
      <w:r w:rsidR="00A13236" w:rsidRPr="00426A33">
        <w:t xml:space="preserve"> might </w:t>
      </w:r>
      <w:r w:rsidR="00906B6A">
        <w:t xml:space="preserve">also </w:t>
      </w:r>
      <w:r w:rsidR="00A13236" w:rsidRPr="00426A33">
        <w:t>be much larger than the largest scale studied here</w:t>
      </w:r>
      <w:r w:rsidR="00906B6A">
        <w:t>. For instance,</w:t>
      </w:r>
      <w:r w:rsidR="00A13236" w:rsidRPr="00426A33">
        <w:t xml:space="preserve"> </w:t>
      </w:r>
      <w:r w:rsidR="00426A33">
        <w:fldChar w:fldCharType="begin"/>
      </w:r>
      <w:r w:rsidR="00A01D2E">
        <w:instrText xml:space="preserve"> ADDIN ZOTERO_ITEM CSL_CITATION {"citationID":"z8mMZuXW","properties":{"formattedCitation":"(Archambault and Bourget, 1996)","plainCitation":"(Archambault and Bourget, 1996)","dontUpdate":true,"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fldChar w:fldCharType="separate"/>
      </w:r>
      <w:r w:rsidR="00426A33">
        <w:rPr>
          <w:noProof/>
        </w:rPr>
        <w:t>Archambault and Bourget</w:t>
      </w:r>
      <w:r w:rsidR="00906B6A">
        <w:rPr>
          <w:noProof/>
        </w:rPr>
        <w:t xml:space="preserve"> (</w:t>
      </w:r>
      <w:r w:rsidR="00426A33">
        <w:rPr>
          <w:noProof/>
        </w:rPr>
        <w:t>1996</w:t>
      </w:r>
      <w:r w:rsidR="00426A33">
        <w:fldChar w:fldCharType="end"/>
      </w:r>
      <w:r w:rsidR="00906B6A">
        <w:t>)</w:t>
      </w:r>
      <w:r w:rsidR="00426A33">
        <w:t xml:space="preserve"> </w:t>
      </w:r>
      <w:r w:rsidR="00A13236" w:rsidRPr="00426A33">
        <w:t xml:space="preserve">found that scale of variation in </w:t>
      </w:r>
      <w:r w:rsidR="001269A3">
        <w:t>richness</w:t>
      </w:r>
      <w:r w:rsidR="00A13236" w:rsidRPr="00426A33">
        <w:t xml:space="preserve"> for intertidal species</w:t>
      </w:r>
      <w:r w:rsidR="00426A33">
        <w:t xml:space="preserve"> </w:t>
      </w:r>
      <w:r w:rsidR="00A13236" w:rsidRPr="00426A33">
        <w:t>was km while scale for variation in abundance was cm</w:t>
      </w:r>
      <w:r w:rsidR="00426A33">
        <w:t>.</w:t>
      </w:r>
      <w:r w:rsidR="00666133">
        <w:t xml:space="preserve"> </w:t>
      </w:r>
      <w:r>
        <w:t xml:space="preserve">Nevertheless, we did find more species at our kelp sites compared to the rocky reef sites, supporting extensive research on the </w:t>
      </w:r>
      <w:r w:rsidR="00411CC2">
        <w:t>ability of</w:t>
      </w:r>
      <w:r>
        <w:t xml:space="preserve"> kelp </w:t>
      </w:r>
      <w:r w:rsidR="0085021C">
        <w:t xml:space="preserve">forests </w:t>
      </w:r>
      <w:r w:rsidR="00411CC2">
        <w:t>to foster</w:t>
      </w:r>
      <w:r>
        <w:t xml:space="preserve"> biodiversity</w:t>
      </w:r>
      <w:r w:rsidR="0085021C">
        <w:t xml:space="preserve"> </w:t>
      </w:r>
      <w:r w:rsidR="0085021C">
        <w:fldChar w:fldCharType="begin"/>
      </w:r>
      <w:r w:rsidR="0085021C">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fldChar w:fldCharType="separate"/>
      </w:r>
      <w:r w:rsidR="0085021C">
        <w:rPr>
          <w:noProof/>
        </w:rPr>
        <w:t>(Graham, 2004; Miller et al., 2018; Smale et al., 2013)</w:t>
      </w:r>
      <w:r w:rsidR="0085021C">
        <w:fldChar w:fldCharType="end"/>
      </w:r>
      <w:r w:rsidR="0085021C">
        <w:t>.</w:t>
      </w:r>
    </w:p>
    <w:p w14:paraId="21B1E48F" w14:textId="77777777" w:rsidR="006B09F2" w:rsidRDefault="006B09F2" w:rsidP="00741F8A">
      <w:pPr>
        <w:spacing w:line="480" w:lineRule="auto"/>
      </w:pPr>
    </w:p>
    <w:p w14:paraId="4BB65755" w14:textId="1C22DDAE" w:rsidR="00C34E5F" w:rsidRPr="006B09F2" w:rsidRDefault="006B09F2" w:rsidP="00741F8A">
      <w:pPr>
        <w:spacing w:line="480" w:lineRule="auto"/>
        <w:rPr>
          <w:i/>
          <w:iCs/>
        </w:rPr>
      </w:pPr>
      <w:r>
        <w:rPr>
          <w:i/>
          <w:iCs/>
        </w:rPr>
        <w:t>Implications for p</w:t>
      </w:r>
      <w:r w:rsidRPr="006B09F2">
        <w:rPr>
          <w:i/>
          <w:iCs/>
        </w:rPr>
        <w:t xml:space="preserve">rimary productivity </w:t>
      </w:r>
    </w:p>
    <w:p w14:paraId="6D270B3E" w14:textId="77777777" w:rsidR="006B09F2" w:rsidRPr="009D0A6F" w:rsidRDefault="006B09F2"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3E46EB4D" w14:textId="5B4E2E58" w:rsidR="003E52B2" w:rsidRDefault="00741F8A" w:rsidP="001C6002">
      <w:pPr>
        <w:spacing w:line="480" w:lineRule="auto"/>
      </w:pPr>
      <w:r>
        <w:t xml:space="preserve">Despite the mixing forces of currents and tides,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w:t>
      </w:r>
      <w:proofErr w:type="spellStart"/>
      <w:r w:rsidR="001C6002">
        <w:t>meso</w:t>
      </w:r>
      <w:proofErr w:type="spellEnd"/>
      <w:r w:rsidR="001C6002">
        <w:t>, small, and fine</w:t>
      </w:r>
      <w:r>
        <w:t xml:space="preserve"> </w:t>
      </w:r>
      <w:r w:rsidR="006260D7">
        <w:t xml:space="preserve">spatial </w:t>
      </w:r>
      <w:r>
        <w:t>scales</w:t>
      </w:r>
      <w:r w:rsidR="00C07D6B">
        <w:t xml:space="preserve">. </w:t>
      </w:r>
      <w:r w:rsidR="00906B6A">
        <w:t xml:space="preserve">This finding has two main implications. The first relates to our understanding of variation in local primary productivity. Heterogeneity in </w:t>
      </w:r>
      <w:r w:rsidR="00906B6A">
        <w:lastRenderedPageBreak/>
        <w:t xml:space="preserve">primary productivity arises from variation in resource supply. Increased primary productivity has been seen with orders of variation in NH₄⁺ from 1.3 – 9x in NH₄⁺ </w:t>
      </w:r>
      <w:r w:rsidR="00906B6A">
        <w:fldChar w:fldCharType="begin"/>
      </w:r>
      <w:r w:rsidR="00F767F6">
        <w:instrText xml:space="preserve"> ADDIN ZOTERO_ITEM CSL_CITATION {"citationID":"QKzqzZxw","properties":{"formattedCitation":"(Arzul, 2001; Uthicke and Klumpp, 1998; Vinther and Holmer, 2008; West et al., 2009)","plainCitation":"(Arzul, 2001; Uthicke and Klumpp, 1998; Vinther and Holmer, 2008; West et al., 2009)","noteIndex":0},"citationItems":[{"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906B6A">
        <w:fldChar w:fldCharType="separate"/>
      </w:r>
      <w:r w:rsidR="00F767F6">
        <w:rPr>
          <w:noProof/>
        </w:rPr>
        <w:t>(Arzul, 2001; Uthicke and Klumpp, 1998; Vinther and Holmer, 2008; West et al., 2009)</w:t>
      </w:r>
      <w:r w:rsidR="00906B6A">
        <w:fldChar w:fldCharType="end"/>
      </w:r>
      <w:r w:rsidR="00906B6A">
        <w:t xml:space="preserve">, which is within the range of variation we saw at all three spatial scales. Even in nutrient-replete upwelling ecosystems, an increase in NH₄⁺ from 0.08 </w:t>
      </w:r>
      <w:proofErr w:type="spellStart"/>
      <w:r w:rsidR="00906B6A">
        <w:t>uM</w:t>
      </w:r>
      <w:proofErr w:type="spellEnd"/>
      <w:r w:rsidR="00906B6A">
        <w:t xml:space="preserve"> to 1.26 </w:t>
      </w:r>
      <w:proofErr w:type="spellStart"/>
      <w:r w:rsidR="00906B6A">
        <w:t>uM</w:t>
      </w:r>
      <w:proofErr w:type="spellEnd"/>
      <w:r w:rsidR="00906B6A">
        <w:t xml:space="preserve"> (15.8x difference) was linked to increased tissue nitrogen and coverage of an intertidal seaweed </w:t>
      </w:r>
      <w:r w:rsidR="00906B6A">
        <w:fldChar w:fldCharType="begin"/>
      </w:r>
      <w:r w:rsidR="00906B6A">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906B6A">
        <w:fldChar w:fldCharType="separate"/>
      </w:r>
      <w:r w:rsidR="00906B6A">
        <w:rPr>
          <w:noProof/>
        </w:rPr>
        <w:t>(Aquilino et al., 2009)</w:t>
      </w:r>
      <w:r w:rsidR="00906B6A">
        <w:fldChar w:fldCharType="end"/>
      </w:r>
      <w:r w:rsidR="00906B6A">
        <w:t xml:space="preserve">, and a 1.8x increase in NH₄⁺ increased growth in subtidal seaweeds in Barkley Sound </w:t>
      </w:r>
      <w:r w:rsidR="00906B6A">
        <w:fldChar w:fldCharType="begin"/>
      </w:r>
      <w:r w:rsidR="00906B6A">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906B6A">
        <w:fldChar w:fldCharType="separate"/>
      </w:r>
      <w:r w:rsidR="00906B6A">
        <w:rPr>
          <w:noProof/>
        </w:rPr>
        <w:t>(Druehl et al., 1989)</w:t>
      </w:r>
      <w:r w:rsidR="00906B6A">
        <w:fldChar w:fldCharType="end"/>
      </w:r>
      <w:r w:rsidR="00906B6A">
        <w:t>.</w:t>
      </w:r>
      <w:r w:rsidR="000A5345">
        <w:t xml:space="preserve"> </w:t>
      </w:r>
      <w:r w:rsidR="003E52B2">
        <w:t xml:space="preserve">Given the annual depletion of nitrates each summer </w:t>
      </w:r>
      <w:r w:rsidR="003E52B2">
        <w:fldChar w:fldCharType="begin"/>
      </w:r>
      <w:r w:rsidR="003E52B2">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3E52B2">
        <w:fldChar w:fldCharType="separate"/>
      </w:r>
      <w:r w:rsidR="003E52B2">
        <w:rPr>
          <w:noProof/>
        </w:rPr>
        <w:t>(Druehl et al., 1989)</w:t>
      </w:r>
      <w:r w:rsidR="003E52B2">
        <w:fldChar w:fldCharType="end"/>
      </w:r>
      <w:r w:rsidR="003E52B2">
        <w:t xml:space="preserve">, primary producers’ preference for NH₄⁺ over nitrate </w:t>
      </w:r>
      <w:r w:rsidR="003E52B2">
        <w:fldChar w:fldCharType="begin"/>
      </w:r>
      <w:r w:rsidR="003E52B2">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3E52B2">
        <w:fldChar w:fldCharType="separate"/>
      </w:r>
      <w:r w:rsidR="003E52B2">
        <w:rPr>
          <w:noProof/>
        </w:rPr>
        <w:t>(Phillips and Hurd, 2004)</w:t>
      </w:r>
      <w:r w:rsidR="003E52B2">
        <w:fldChar w:fldCharType="end"/>
      </w:r>
      <w:r w:rsidR="00A74717">
        <w:t xml:space="preserve">, </w:t>
      </w:r>
      <w:r w:rsidR="003E52B2">
        <w:t xml:space="preserve">and capacity for surge uptake of NH₄⁺ </w:t>
      </w:r>
      <w:r w:rsidR="003E52B2">
        <w:fldChar w:fldCharType="begin"/>
      </w:r>
      <w:r w:rsidR="003E52B2">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3E52B2">
        <w:fldChar w:fldCharType="separate"/>
      </w:r>
      <w:r w:rsidR="003E52B2">
        <w:rPr>
          <w:noProof/>
        </w:rPr>
        <w:t>(Cedeno et al., 2021)</w:t>
      </w:r>
      <w:r w:rsidR="003E52B2">
        <w:fldChar w:fldCharType="end"/>
      </w:r>
      <w:r w:rsidR="003E52B2">
        <w:t>, it seems likely t</w:t>
      </w:r>
      <w:r w:rsidR="00906B6A">
        <w:t>he animal-driven variation in NH₄⁺ we observed could contribute to heterogeneity in primary productivity.</w:t>
      </w:r>
      <w:r w:rsidR="000A5345">
        <w:t xml:space="preserve"> </w:t>
      </w:r>
      <w:r w:rsidR="00906B6A">
        <w:t xml:space="preserve">The second </w:t>
      </w:r>
      <w:r w:rsidR="00C21487">
        <w:t xml:space="preserve">implication </w:t>
      </w:r>
      <w:r w:rsidR="000F50D8">
        <w:t xml:space="preserve">relates to our general understanding of the importance of CND, especially in temperate areas. </w:t>
      </w:r>
      <w:r w:rsidR="00AA3E02">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t xml:space="preserve">. </w:t>
      </w:r>
      <w:r w:rsidR="00AA3E02">
        <w:t xml:space="preserve">Instead, animals in temperate waters likely drive bottom-up effects across </w:t>
      </w:r>
      <w:proofErr w:type="spellStart"/>
      <w:r w:rsidR="00AA3E02">
        <w:t>meso</w:t>
      </w:r>
      <w:proofErr w:type="spellEnd"/>
      <w:r w:rsidR="00AA3E02">
        <w:t>, small, and fine scales while also contributing to top-down effects.</w:t>
      </w:r>
      <w:r w:rsidR="000A5345">
        <w:t xml:space="preserve">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5C105803"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t>
      </w:r>
      <w:r w:rsidR="00E94D69">
        <w:lastRenderedPageBreak/>
        <w:t xml:space="preserve">work. Thank you to Siobhan Gray, Dave Porter, Phil Lavoie, Kelly Clement, and all the </w:t>
      </w:r>
      <w:proofErr w:type="spellStart"/>
      <w:r w:rsidR="00E94D69">
        <w:t>Bamfield</w:t>
      </w:r>
      <w:proofErr w:type="spellEnd"/>
      <w:r w:rsidR="00E94D69">
        <w:t xml:space="preserve">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p>
    <w:p w14:paraId="442B19BD" w14:textId="5B435254" w:rsidR="00D37004" w:rsidRDefault="00E02E63" w:rsidP="007A68CB">
      <w:pPr>
        <w:rPr>
          <w:b/>
        </w:rPr>
      </w:pPr>
      <w:r>
        <w:rPr>
          <w:b/>
        </w:rPr>
        <w:br w:type="page"/>
      </w:r>
      <w:r w:rsidR="00C05A5A">
        <w:rPr>
          <w:b/>
        </w:rPr>
        <w:lastRenderedPageBreak/>
        <w:t>Figures</w:t>
      </w:r>
    </w:p>
    <w:p w14:paraId="0BD3EAC6" w14:textId="6483D417" w:rsidR="00A960B5" w:rsidRPr="007A68CB" w:rsidRDefault="0058405B" w:rsidP="007A68CB">
      <w:pPr>
        <w:rPr>
          <w:b/>
        </w:rPr>
      </w:pPr>
      <w:r>
        <w:rPr>
          <w:b/>
          <w:noProof/>
        </w:rPr>
        <w:drawing>
          <wp:inline distT="0" distB="0" distL="0" distR="0" wp14:anchorId="304E62EA" wp14:editId="306C6DF1">
            <wp:extent cx="4699000" cy="4953000"/>
            <wp:effectExtent l="0" t="0" r="0" b="0"/>
            <wp:docPr id="1378764614"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64614" name="Picture 1" descr="A screenshot of a 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55986874" w:rsidR="006C6F43" w:rsidRPr="00314455" w:rsidRDefault="00622296">
      <w:commentRangeStart w:id="20"/>
      <w:r>
        <w:rPr>
          <w:b/>
        </w:rPr>
        <w:t xml:space="preserve">Figure </w:t>
      </w:r>
      <w:r w:rsidR="006C6F43">
        <w:rPr>
          <w:b/>
        </w:rPr>
        <w:t>1</w:t>
      </w:r>
      <w:r>
        <w:rPr>
          <w:b/>
        </w:rPr>
        <w:t xml:space="preserve">. </w:t>
      </w:r>
      <w:commentRangeEnd w:id="20"/>
      <w:r w:rsidR="00456F9A">
        <w:rPr>
          <w:rStyle w:val="CommentReference"/>
        </w:rPr>
        <w:commentReference w:id="20"/>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Among-site, (</w:t>
      </w:r>
      <w:r w:rsidR="000D0396">
        <w:t>b</w:t>
      </w:r>
      <w:r w:rsidR="00A32263">
        <w:t>) within-site, and (</w:t>
      </w:r>
      <w:r w:rsidR="000D0396">
        <w:t>c</w:t>
      </w:r>
      <w:r w:rsidR="00A32263">
        <w:t xml:space="preserve">) within-meters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 xml:space="preserve">for </w:t>
      </w:r>
      <w:r w:rsidR="00B46066">
        <w:t>regional (</w:t>
      </w:r>
      <w:r w:rsidR="00006B3F">
        <w:t>meso</w:t>
      </w:r>
      <w:r w:rsidR="00AD62DF">
        <w:t>-</w:t>
      </w:r>
      <w:r w:rsidR="00006B3F">
        <w:t>scale</w:t>
      </w:r>
      <w:r w:rsidR="000D0396">
        <w:t xml:space="preserve">) </w:t>
      </w:r>
      <w:r w:rsidR="00AD62DF">
        <w:t xml:space="preserve">ammonium </w:t>
      </w:r>
      <w:r w:rsidR="00006B3F">
        <w:t>variation</w:t>
      </w:r>
      <w:r w:rsidR="00AD62DF">
        <w:t xml:space="preserve">, and kelp forests surveyed (triangles) for </w:t>
      </w:r>
      <w:r w:rsidR="00B46066">
        <w:t xml:space="preserve">within-site </w:t>
      </w:r>
      <w:r w:rsidR="000D0396">
        <w:t>(</w:t>
      </w:r>
      <w:r w:rsidR="00B46066">
        <w:t>small-scale</w:t>
      </w:r>
      <w:r w:rsidR="000D0396">
        <w:t xml:space="preserv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 xml:space="preserve">ndicates the location of the </w:t>
      </w:r>
      <w:r w:rsidR="00B46066">
        <w:t>microhabitat (</w:t>
      </w:r>
      <w:proofErr w:type="gramStart"/>
      <w:r w:rsidR="00B46066">
        <w:t>fine-scale</w:t>
      </w:r>
      <w:proofErr w:type="gramEnd"/>
      <w:r w:rsidR="00B46066">
        <w:t xml:space="preserve">) </w:t>
      </w:r>
      <w:r w:rsidR="00D36A7A" w:rsidRPr="00314455">
        <w:t>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81E4338"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ammonium concentration observed across 27 rocky reef sites 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4173B45E" w:rsidR="0095043F" w:rsidRDefault="00E626B9" w:rsidP="00C05A5A">
      <w:r>
        <w:rPr>
          <w:noProof/>
        </w:rPr>
        <w:lastRenderedPageBreak/>
        <w:drawing>
          <wp:inline distT="0" distB="0" distL="0" distR="0" wp14:anchorId="0EDB5783" wp14:editId="7F0EED8B">
            <wp:extent cx="5943600" cy="5943600"/>
            <wp:effectExtent l="0" t="0" r="0" b="0"/>
            <wp:docPr id="2095117199"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117199"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4B024119"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inside vs outside kelp forests across 16 sites 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B576852" w:rsidR="0058230D" w:rsidRPr="00946EB9" w:rsidRDefault="0058230D">
      <w:r>
        <w:rPr>
          <w:b/>
        </w:rPr>
        <w:t xml:space="preserve">Figure </w:t>
      </w:r>
      <w:r w:rsidR="00377E7D">
        <w:rPr>
          <w:b/>
        </w:rPr>
        <w:t>4</w:t>
      </w:r>
      <w:r>
        <w:rPr>
          <w:b/>
        </w:rPr>
        <w:t xml:space="preserve">. </w:t>
      </w:r>
      <w:r w:rsidR="00B46066">
        <w:t>Microhabitat (</w:t>
      </w:r>
      <w:proofErr w:type="gramStart"/>
      <w:r w:rsidR="00B46066">
        <w:t>fine</w:t>
      </w:r>
      <w:r w:rsidR="00623DD8">
        <w:t>-scale</w:t>
      </w:r>
      <w:proofErr w:type="gramEnd"/>
      <w:r w:rsidR="00B46066">
        <w:t>)</w:t>
      </w:r>
      <w:r w:rsidR="00623DD8">
        <w:t xml:space="preserve"> effect of animals 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544812BE" w14:textId="30E9933A" w:rsidR="00E81946" w:rsidRPr="005166D6" w:rsidRDefault="00F10A37" w:rsidP="005166D6">
      <w:pPr>
        <w:spacing w:line="480" w:lineRule="auto"/>
        <w:rPr>
          <w:bCs/>
        </w:rPr>
      </w:pPr>
      <w:r>
        <w:rPr>
          <w:b/>
        </w:rPr>
        <w:lastRenderedPageBreak/>
        <w:t xml:space="preserve">Electronic Supplement 1. </w:t>
      </w:r>
      <w:r w:rsidRPr="0096667C">
        <w:rPr>
          <w:bCs/>
        </w:rPr>
        <w:t>Supplementary tables and figures.</w:t>
      </w:r>
    </w:p>
    <w:p w14:paraId="70BDD310" w14:textId="08C3D9BD" w:rsidR="005166D6" w:rsidRDefault="002E5563" w:rsidP="00E81946">
      <w:pPr>
        <w:rPr>
          <w:b/>
        </w:rPr>
      </w:pPr>
      <w:r>
        <w:rPr>
          <w:b/>
          <w:noProof/>
        </w:rPr>
        <w:drawing>
          <wp:inline distT="0" distB="0" distL="0" distR="0" wp14:anchorId="2AEBEAE9" wp14:editId="44BD7D8B">
            <wp:extent cx="5351100" cy="2517106"/>
            <wp:effectExtent l="0" t="0" r="0" b="0"/>
            <wp:docPr id="2129826228" name="Picture 1" descr="A green hill with yellow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26228" name="Picture 1" descr="A green hill with yellow dots&#10;&#10;Description automatically generated"/>
                    <pic:cNvPicPr/>
                  </pic:nvPicPr>
                  <pic:blipFill rotWithShape="1">
                    <a:blip r:embed="rId16" cstate="print">
                      <a:extLst>
                        <a:ext uri="{28A0092B-C50C-407E-A947-70E740481C1C}">
                          <a14:useLocalDpi xmlns:a14="http://schemas.microsoft.com/office/drawing/2010/main" val="0"/>
                        </a:ext>
                      </a:extLst>
                    </a:blip>
                    <a:srcRect t="10902"/>
                    <a:stretch/>
                  </pic:blipFill>
                  <pic:spPr bwMode="auto">
                    <a:xfrm>
                      <a:off x="0" y="0"/>
                      <a:ext cx="5381921" cy="2531604"/>
                    </a:xfrm>
                    <a:prstGeom prst="rect">
                      <a:avLst/>
                    </a:prstGeom>
                    <a:ln>
                      <a:noFill/>
                    </a:ln>
                    <a:extLst>
                      <a:ext uri="{53640926-AAD7-44D8-BBD7-CCE9431645EC}">
                        <a14:shadowObscured xmlns:a14="http://schemas.microsoft.com/office/drawing/2010/main"/>
                      </a:ext>
                    </a:extLst>
                  </pic:spPr>
                </pic:pic>
              </a:graphicData>
            </a:graphic>
          </wp:inline>
        </w:drawing>
      </w:r>
    </w:p>
    <w:p w14:paraId="0E0B3FF7" w14:textId="77777777" w:rsidR="00791FF5" w:rsidRDefault="00791FF5" w:rsidP="00E81946">
      <w:pPr>
        <w:rPr>
          <w:b/>
        </w:rPr>
      </w:pPr>
    </w:p>
    <w:p w14:paraId="4541B03D" w14:textId="22208E30" w:rsidR="005166D6" w:rsidRPr="00791FF5" w:rsidRDefault="00E81946" w:rsidP="005166D6">
      <w:r>
        <w:rPr>
          <w:b/>
        </w:rPr>
        <w:t xml:space="preserve">Figure </w:t>
      </w:r>
      <w:r w:rsidR="003840BD">
        <w:rPr>
          <w:b/>
        </w:rPr>
        <w:t>S1.</w:t>
      </w:r>
      <w:r>
        <w:rPr>
          <w:b/>
        </w:rPr>
        <w:t xml:space="preserve">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and surveyed fishes in the water column 5 m on either side of the transect (light blue shaded area</w:t>
      </w:r>
      <w:r w:rsidR="00B0699C">
        <w:rPr>
          <w:lang w:val="en-US"/>
        </w:rPr>
        <w:t>s</w:t>
      </w:r>
      <w:r w:rsidR="00791FF5" w:rsidRPr="00791FF5">
        <w:rPr>
          <w:lang w:val="en-US"/>
        </w:rPr>
        <w:t xml:space="preserve">), and cryptic fishes and macroinvertebrates 1 m on either side of the transect (darker blue shaded area). Next, we ran four 5 m long transects into the kelp forest 5 meters apart from each other to assess kelp density and biomass 0.5 m on either side of the transect (four perpendicular black lines). We took NH₄⁺ samples at the beginning and end of the first three kelp transects (yellow circles) to compare NH₄⁺ inside vs outside kelp forests. </w:t>
      </w:r>
      <w:r w:rsidR="00C27264" w:rsidRPr="00C27264">
        <w:rPr>
          <w:highlight w:val="yellow"/>
          <w:lang w:val="en-US"/>
        </w:rPr>
        <w:t>--- write kelp forest on the blob---</w:t>
      </w:r>
    </w:p>
    <w:p w14:paraId="34F73B3C" w14:textId="5508C642" w:rsidR="005166D6" w:rsidRDefault="005166D6" w:rsidP="005166D6"/>
    <w:p w14:paraId="7EAD60E6" w14:textId="77777777" w:rsidR="007C5A02" w:rsidRDefault="007C5A02" w:rsidP="005166D6"/>
    <w:p w14:paraId="5092677A" w14:textId="2FC3B508" w:rsidR="00F122DB" w:rsidRDefault="007C5A02" w:rsidP="00F122DB">
      <w:pPr>
        <w:rPr>
          <w:b/>
        </w:rPr>
      </w:pPr>
      <w:r>
        <w:rPr>
          <w:b/>
          <w:noProof/>
        </w:rPr>
        <w:lastRenderedPageBreak/>
        <w:drawing>
          <wp:inline distT="0" distB="0" distL="0" distR="0" wp14:anchorId="0204B59F" wp14:editId="5C6B5C8D">
            <wp:extent cx="5943600" cy="3343275"/>
            <wp:effectExtent l="0" t="0" r="0" b="0"/>
            <wp:docPr id="6728977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897707" name="Picture 67289770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9C28612" w14:textId="1247E817" w:rsidR="007C5A02" w:rsidRPr="00B21893" w:rsidRDefault="00B21893" w:rsidP="00F122DB">
      <w:pPr>
        <w:rPr>
          <w:bCs/>
        </w:rPr>
      </w:pPr>
      <w:r>
        <w:rPr>
          <w:b/>
        </w:rPr>
        <w:t xml:space="preserve">Figure </w:t>
      </w:r>
      <w:r w:rsidR="003840BD">
        <w:rPr>
          <w:b/>
        </w:rPr>
        <w:t>S1.</w:t>
      </w:r>
      <w:r>
        <w:rPr>
          <w:b/>
        </w:rPr>
        <w:t xml:space="preserve">2. </w:t>
      </w:r>
      <w:r>
        <w:rPr>
          <w:bCs/>
        </w:rPr>
        <w:t>Increase in ammonium in containers containing zero or four California sea cucumbers (</w:t>
      </w:r>
      <w:proofErr w:type="spellStart"/>
      <w:r w:rsidRPr="00B21893">
        <w:rPr>
          <w:bCs/>
          <w:i/>
          <w:iCs/>
        </w:rPr>
        <w:t>Apostichopus</w:t>
      </w:r>
      <w:proofErr w:type="spellEnd"/>
      <w:r w:rsidRPr="00B21893">
        <w:rPr>
          <w:bCs/>
          <w:i/>
          <w:iCs/>
        </w:rPr>
        <w:t xml:space="preserve"> </w:t>
      </w:r>
      <w:proofErr w:type="spellStart"/>
      <w:r w:rsidRPr="00B21893">
        <w:rPr>
          <w:bCs/>
          <w:i/>
          <w:iCs/>
        </w:rPr>
        <w:t>californicus</w:t>
      </w:r>
      <w:proofErr w:type="spellEnd"/>
      <w:r>
        <w:rPr>
          <w:bCs/>
        </w:rPr>
        <w:t xml:space="preserve">) relative to initial ammonium concentration after </w:t>
      </w:r>
      <w:r w:rsidRPr="000931AB">
        <w:rPr>
          <w:bCs/>
          <w:highlight w:val="yellow"/>
        </w:rPr>
        <w:t>X</w:t>
      </w:r>
      <w:r>
        <w:rPr>
          <w:bCs/>
        </w:rPr>
        <w:t xml:space="preserve"> hours with varying flow rates. Shaded areas indicate 95% confidence intervals, and raw data is plotted as points. </w:t>
      </w:r>
      <w:r w:rsidR="00C27264" w:rsidRPr="00C27264">
        <w:rPr>
          <w:bCs/>
          <w:highlight w:val="yellow"/>
        </w:rPr>
        <w:t xml:space="preserve">---- </w:t>
      </w:r>
      <w:r w:rsidR="00C27264">
        <w:rPr>
          <w:bCs/>
          <w:highlight w:val="yellow"/>
        </w:rPr>
        <w:t>explain what’s going on more in the caption! NH₄⁺ in control stayed close to initial [] relative to initial, but cukes enriched NH₄⁺ under low flow, but that enrichment as flow increased</w:t>
      </w:r>
      <w:r w:rsidR="00C27264" w:rsidRPr="00C27264">
        <w:rPr>
          <w:bCs/>
          <w:highlight w:val="yellow"/>
        </w:rPr>
        <w:t xml:space="preserve"> ---</w:t>
      </w:r>
    </w:p>
    <w:p w14:paraId="5ADEE0E1" w14:textId="77777777" w:rsidR="00791FF5" w:rsidRDefault="00791FF5">
      <w:pPr>
        <w:rPr>
          <w:b/>
        </w:rPr>
      </w:pPr>
      <w:r>
        <w:rPr>
          <w:b/>
        </w:rPr>
        <w:br w:type="page"/>
      </w:r>
    </w:p>
    <w:p w14:paraId="4600395C" w14:textId="46B5CD97" w:rsidR="00405356" w:rsidRDefault="00405356" w:rsidP="00F122DB">
      <w:r w:rsidRPr="0064532D">
        <w:rPr>
          <w:b/>
        </w:rPr>
        <w:lastRenderedPageBreak/>
        <w:t xml:space="preserve">Table </w:t>
      </w:r>
      <w:r w:rsidR="003840BD">
        <w:rPr>
          <w:b/>
        </w:rPr>
        <w:t>S1.</w:t>
      </w:r>
      <w:r w:rsidRPr="0064532D">
        <w:rPr>
          <w:b/>
        </w:rPr>
        <w:t>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64532D">
            <w:pPr>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64532D">
            <w:pPr>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64532D">
            <w:pPr>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64532D">
            <w:pPr>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64532D">
            <w:pPr>
              <w:rPr>
                <w:color w:val="000000"/>
              </w:rPr>
            </w:pPr>
            <w:r w:rsidRPr="00405356">
              <w:rPr>
                <w:color w:val="000000"/>
              </w:rPr>
              <w:t>BMSC1</w:t>
            </w:r>
          </w:p>
        </w:tc>
        <w:tc>
          <w:tcPr>
            <w:tcW w:w="3544" w:type="dxa"/>
            <w:noWrap/>
            <w:hideMark/>
          </w:tcPr>
          <w:p w14:paraId="6A121C45" w14:textId="77777777" w:rsidR="00405356" w:rsidRPr="00405356" w:rsidRDefault="00405356" w:rsidP="0064532D">
            <w:pPr>
              <w:rPr>
                <w:color w:val="000000"/>
              </w:rPr>
            </w:pPr>
            <w:r w:rsidRPr="00405356">
              <w:rPr>
                <w:color w:val="000000"/>
              </w:rPr>
              <w:t>Dodger Channel</w:t>
            </w:r>
          </w:p>
        </w:tc>
        <w:tc>
          <w:tcPr>
            <w:tcW w:w="3119" w:type="dxa"/>
            <w:noWrap/>
            <w:hideMark/>
          </w:tcPr>
          <w:p w14:paraId="53D3666C" w14:textId="77777777" w:rsidR="00405356" w:rsidRPr="00405356" w:rsidRDefault="00405356" w:rsidP="0064532D">
            <w:pPr>
              <w:rPr>
                <w:color w:val="000000"/>
              </w:rPr>
            </w:pPr>
            <w:r w:rsidRPr="00405356">
              <w:rPr>
                <w:color w:val="000000"/>
              </w:rPr>
              <w:t>48.82894897, -125.1975708</w:t>
            </w:r>
          </w:p>
        </w:tc>
        <w:tc>
          <w:tcPr>
            <w:tcW w:w="2126" w:type="dxa"/>
          </w:tcPr>
          <w:p w14:paraId="6B14115D" w14:textId="42E8E057" w:rsidR="00405356" w:rsidRPr="0064532D" w:rsidRDefault="000E74A0" w:rsidP="0064532D">
            <w:pPr>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64532D">
            <w:pPr>
              <w:rPr>
                <w:color w:val="000000"/>
              </w:rPr>
            </w:pPr>
            <w:r w:rsidRPr="00405356">
              <w:rPr>
                <w:color w:val="000000"/>
              </w:rPr>
              <w:t>BMSC2</w:t>
            </w:r>
          </w:p>
        </w:tc>
        <w:tc>
          <w:tcPr>
            <w:tcW w:w="3544" w:type="dxa"/>
            <w:noWrap/>
            <w:hideMark/>
          </w:tcPr>
          <w:p w14:paraId="2FF715E2" w14:textId="77777777" w:rsidR="00405356" w:rsidRPr="00405356" w:rsidRDefault="00405356" w:rsidP="0064532D">
            <w:pPr>
              <w:rPr>
                <w:color w:val="000000"/>
              </w:rPr>
            </w:pPr>
            <w:r w:rsidRPr="00405356">
              <w:rPr>
                <w:color w:val="000000"/>
              </w:rPr>
              <w:t>Kirby</w:t>
            </w:r>
          </w:p>
        </w:tc>
        <w:tc>
          <w:tcPr>
            <w:tcW w:w="3119" w:type="dxa"/>
            <w:noWrap/>
            <w:hideMark/>
          </w:tcPr>
          <w:p w14:paraId="350F57F8" w14:textId="77777777" w:rsidR="00405356" w:rsidRPr="00405356" w:rsidRDefault="00405356" w:rsidP="0064532D">
            <w:pPr>
              <w:rPr>
                <w:color w:val="000000"/>
              </w:rPr>
            </w:pPr>
            <w:r w:rsidRPr="00405356">
              <w:rPr>
                <w:color w:val="000000"/>
              </w:rPr>
              <w:t>48.85039902, -125.1987686</w:t>
            </w:r>
          </w:p>
        </w:tc>
        <w:tc>
          <w:tcPr>
            <w:tcW w:w="2126" w:type="dxa"/>
          </w:tcPr>
          <w:p w14:paraId="02DB6915" w14:textId="41AD5FB0" w:rsidR="00405356" w:rsidRPr="0064532D" w:rsidRDefault="000E74A0" w:rsidP="0064532D">
            <w:pPr>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64532D">
            <w:pPr>
              <w:rPr>
                <w:color w:val="000000"/>
              </w:rPr>
            </w:pPr>
            <w:r w:rsidRPr="00405356">
              <w:rPr>
                <w:color w:val="000000"/>
              </w:rPr>
              <w:t>BMSC3</w:t>
            </w:r>
          </w:p>
        </w:tc>
        <w:tc>
          <w:tcPr>
            <w:tcW w:w="3544" w:type="dxa"/>
            <w:noWrap/>
            <w:hideMark/>
          </w:tcPr>
          <w:p w14:paraId="4CB92DAC" w14:textId="77777777" w:rsidR="00405356" w:rsidRPr="00405356" w:rsidRDefault="00405356" w:rsidP="0064532D">
            <w:pPr>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64532D">
            <w:pPr>
              <w:rPr>
                <w:color w:val="000000"/>
              </w:rPr>
            </w:pPr>
            <w:r w:rsidRPr="00405356">
              <w:rPr>
                <w:color w:val="000000"/>
              </w:rPr>
              <w:t>48.85558319, -125.1837997</w:t>
            </w:r>
          </w:p>
        </w:tc>
        <w:tc>
          <w:tcPr>
            <w:tcW w:w="2126" w:type="dxa"/>
          </w:tcPr>
          <w:p w14:paraId="5ABF2FE6" w14:textId="11B1DA5E" w:rsidR="00405356" w:rsidRPr="0064532D" w:rsidRDefault="000E74A0" w:rsidP="0064532D">
            <w:pPr>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64532D">
            <w:pPr>
              <w:rPr>
                <w:color w:val="000000"/>
              </w:rPr>
            </w:pPr>
            <w:r w:rsidRPr="00405356">
              <w:rPr>
                <w:color w:val="000000"/>
              </w:rPr>
              <w:t>BMSC4</w:t>
            </w:r>
          </w:p>
        </w:tc>
        <w:tc>
          <w:tcPr>
            <w:tcW w:w="3544" w:type="dxa"/>
            <w:noWrap/>
            <w:hideMark/>
          </w:tcPr>
          <w:p w14:paraId="325BF00C" w14:textId="77777777" w:rsidR="00405356" w:rsidRPr="00405356" w:rsidRDefault="00405356" w:rsidP="0064532D">
            <w:pPr>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64532D">
            <w:pPr>
              <w:rPr>
                <w:color w:val="000000"/>
              </w:rPr>
            </w:pPr>
            <w:r w:rsidRPr="00405356">
              <w:rPr>
                <w:color w:val="000000"/>
              </w:rPr>
              <w:t>48.81511688, -125.1753311</w:t>
            </w:r>
          </w:p>
        </w:tc>
        <w:tc>
          <w:tcPr>
            <w:tcW w:w="2126" w:type="dxa"/>
          </w:tcPr>
          <w:p w14:paraId="778EAEF5" w14:textId="49A91D6B" w:rsidR="00405356" w:rsidRPr="0064532D" w:rsidRDefault="0064532D" w:rsidP="0064532D">
            <w:pPr>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64532D">
            <w:pPr>
              <w:rPr>
                <w:color w:val="000000"/>
              </w:rPr>
            </w:pPr>
            <w:r w:rsidRPr="00405356">
              <w:rPr>
                <w:color w:val="000000"/>
              </w:rPr>
              <w:t>BMSC5</w:t>
            </w:r>
          </w:p>
        </w:tc>
        <w:tc>
          <w:tcPr>
            <w:tcW w:w="3544" w:type="dxa"/>
            <w:noWrap/>
            <w:hideMark/>
          </w:tcPr>
          <w:p w14:paraId="477562F7" w14:textId="77777777" w:rsidR="00405356" w:rsidRPr="00405356" w:rsidRDefault="00405356" w:rsidP="0064532D">
            <w:pPr>
              <w:rPr>
                <w:color w:val="000000"/>
              </w:rPr>
            </w:pPr>
            <w:r w:rsidRPr="00405356">
              <w:rPr>
                <w:color w:val="000000"/>
              </w:rPr>
              <w:t>Taylor Rock</w:t>
            </w:r>
          </w:p>
        </w:tc>
        <w:tc>
          <w:tcPr>
            <w:tcW w:w="3119" w:type="dxa"/>
            <w:noWrap/>
            <w:hideMark/>
          </w:tcPr>
          <w:p w14:paraId="7D6275C5" w14:textId="77777777" w:rsidR="00405356" w:rsidRPr="00405356" w:rsidRDefault="00405356" w:rsidP="0064532D">
            <w:pPr>
              <w:rPr>
                <w:color w:val="000000"/>
              </w:rPr>
            </w:pPr>
            <w:r w:rsidRPr="00405356">
              <w:rPr>
                <w:color w:val="000000"/>
              </w:rPr>
              <w:t>48.82733154, -125.1966019</w:t>
            </w:r>
          </w:p>
        </w:tc>
        <w:tc>
          <w:tcPr>
            <w:tcW w:w="2126" w:type="dxa"/>
          </w:tcPr>
          <w:p w14:paraId="61BCFF2D" w14:textId="77DA7D17" w:rsidR="00405356" w:rsidRPr="0064532D" w:rsidRDefault="0064532D" w:rsidP="0064532D">
            <w:pPr>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64532D">
            <w:pPr>
              <w:rPr>
                <w:color w:val="000000"/>
              </w:rPr>
            </w:pPr>
            <w:r w:rsidRPr="00405356">
              <w:rPr>
                <w:color w:val="000000"/>
              </w:rPr>
              <w:t>BMSC6</w:t>
            </w:r>
          </w:p>
        </w:tc>
        <w:tc>
          <w:tcPr>
            <w:tcW w:w="3544" w:type="dxa"/>
            <w:noWrap/>
            <w:hideMark/>
          </w:tcPr>
          <w:p w14:paraId="4CB7DC54" w14:textId="77777777"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64532D">
            <w:pPr>
              <w:rPr>
                <w:color w:val="000000"/>
              </w:rPr>
            </w:pPr>
            <w:r w:rsidRPr="00405356">
              <w:rPr>
                <w:color w:val="000000"/>
              </w:rPr>
              <w:t>48.95023346, -125.1555481</w:t>
            </w:r>
          </w:p>
        </w:tc>
        <w:tc>
          <w:tcPr>
            <w:tcW w:w="2126" w:type="dxa"/>
          </w:tcPr>
          <w:p w14:paraId="62A5785F" w14:textId="13FDD8CA" w:rsidR="00405356" w:rsidRPr="0064532D" w:rsidRDefault="0064532D" w:rsidP="0064532D">
            <w:pPr>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64532D">
            <w:pPr>
              <w:rPr>
                <w:color w:val="000000"/>
              </w:rPr>
            </w:pPr>
            <w:r w:rsidRPr="00405356">
              <w:rPr>
                <w:color w:val="000000"/>
              </w:rPr>
              <w:t>BMSC7</w:t>
            </w:r>
          </w:p>
        </w:tc>
        <w:tc>
          <w:tcPr>
            <w:tcW w:w="3544" w:type="dxa"/>
            <w:noWrap/>
            <w:hideMark/>
          </w:tcPr>
          <w:p w14:paraId="383E5A0B" w14:textId="6F82A024"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64532D">
            <w:pPr>
              <w:rPr>
                <w:color w:val="000000"/>
              </w:rPr>
            </w:pPr>
            <w:r w:rsidRPr="00405356">
              <w:rPr>
                <w:color w:val="000000"/>
              </w:rPr>
              <w:t>48.95464325, -125.1539917</w:t>
            </w:r>
          </w:p>
        </w:tc>
        <w:tc>
          <w:tcPr>
            <w:tcW w:w="2126" w:type="dxa"/>
          </w:tcPr>
          <w:p w14:paraId="223C3BE4" w14:textId="48A49732" w:rsidR="00405356" w:rsidRPr="0064532D" w:rsidRDefault="0064532D" w:rsidP="0064532D">
            <w:pPr>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64532D">
            <w:pPr>
              <w:rPr>
                <w:color w:val="000000"/>
              </w:rPr>
            </w:pPr>
            <w:r w:rsidRPr="00405356">
              <w:rPr>
                <w:color w:val="000000"/>
              </w:rPr>
              <w:t>BMSC8</w:t>
            </w:r>
          </w:p>
        </w:tc>
        <w:tc>
          <w:tcPr>
            <w:tcW w:w="3544" w:type="dxa"/>
            <w:noWrap/>
            <w:hideMark/>
          </w:tcPr>
          <w:p w14:paraId="2892CACA" w14:textId="09516E75" w:rsidR="00405356" w:rsidRPr="00405356" w:rsidRDefault="00405356" w:rsidP="0064532D">
            <w:pPr>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64532D">
            <w:pPr>
              <w:rPr>
                <w:color w:val="000000"/>
              </w:rPr>
            </w:pPr>
            <w:r w:rsidRPr="00405356">
              <w:rPr>
                <w:color w:val="000000"/>
              </w:rPr>
              <w:t>48.95508194, -125.1533737</w:t>
            </w:r>
          </w:p>
        </w:tc>
        <w:tc>
          <w:tcPr>
            <w:tcW w:w="2126" w:type="dxa"/>
          </w:tcPr>
          <w:p w14:paraId="50060E53" w14:textId="6D493F97" w:rsidR="00405356" w:rsidRPr="0064532D" w:rsidRDefault="0064532D" w:rsidP="0064532D">
            <w:pPr>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64532D">
            <w:pPr>
              <w:rPr>
                <w:color w:val="000000"/>
              </w:rPr>
            </w:pPr>
            <w:r w:rsidRPr="00405356">
              <w:rPr>
                <w:color w:val="000000"/>
              </w:rPr>
              <w:t>BMSC9</w:t>
            </w:r>
          </w:p>
        </w:tc>
        <w:tc>
          <w:tcPr>
            <w:tcW w:w="3544" w:type="dxa"/>
            <w:noWrap/>
            <w:hideMark/>
          </w:tcPr>
          <w:p w14:paraId="26371DF4" w14:textId="77777777" w:rsidR="00405356" w:rsidRPr="00405356" w:rsidRDefault="00405356" w:rsidP="0064532D">
            <w:pPr>
              <w:rPr>
                <w:color w:val="000000"/>
              </w:rPr>
            </w:pPr>
            <w:r w:rsidRPr="00405356">
              <w:rPr>
                <w:color w:val="000000"/>
              </w:rPr>
              <w:t>Eagle Bay</w:t>
            </w:r>
          </w:p>
        </w:tc>
        <w:tc>
          <w:tcPr>
            <w:tcW w:w="3119" w:type="dxa"/>
            <w:noWrap/>
            <w:hideMark/>
          </w:tcPr>
          <w:p w14:paraId="2B84F1D5" w14:textId="77777777" w:rsidR="00405356" w:rsidRPr="00405356" w:rsidRDefault="00405356" w:rsidP="0064532D">
            <w:pPr>
              <w:rPr>
                <w:color w:val="000000"/>
              </w:rPr>
            </w:pPr>
            <w:r w:rsidRPr="00405356">
              <w:rPr>
                <w:color w:val="000000"/>
              </w:rPr>
              <w:t>48.83478928, -125.1470261</w:t>
            </w:r>
          </w:p>
        </w:tc>
        <w:tc>
          <w:tcPr>
            <w:tcW w:w="2126" w:type="dxa"/>
          </w:tcPr>
          <w:p w14:paraId="74F31210" w14:textId="2E19694F" w:rsidR="00405356" w:rsidRPr="0064532D" w:rsidRDefault="0064532D" w:rsidP="0064532D">
            <w:pPr>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64532D">
            <w:pPr>
              <w:rPr>
                <w:color w:val="000000"/>
              </w:rPr>
            </w:pPr>
            <w:r w:rsidRPr="00405356">
              <w:rPr>
                <w:color w:val="000000"/>
              </w:rPr>
              <w:t>BMSC10</w:t>
            </w:r>
          </w:p>
        </w:tc>
        <w:tc>
          <w:tcPr>
            <w:tcW w:w="3544" w:type="dxa"/>
            <w:noWrap/>
            <w:hideMark/>
          </w:tcPr>
          <w:p w14:paraId="37D0308B" w14:textId="77777777" w:rsidR="00405356" w:rsidRPr="00405356" w:rsidRDefault="00405356" w:rsidP="0064532D">
            <w:pPr>
              <w:rPr>
                <w:color w:val="000000"/>
              </w:rPr>
            </w:pPr>
            <w:r w:rsidRPr="00405356">
              <w:rPr>
                <w:color w:val="000000"/>
              </w:rPr>
              <w:t>Ross Islets Slug Island</w:t>
            </w:r>
          </w:p>
        </w:tc>
        <w:tc>
          <w:tcPr>
            <w:tcW w:w="3119" w:type="dxa"/>
            <w:noWrap/>
            <w:hideMark/>
          </w:tcPr>
          <w:p w14:paraId="48E310FF" w14:textId="77777777" w:rsidR="00405356" w:rsidRPr="00405356" w:rsidRDefault="00405356" w:rsidP="0064532D">
            <w:pPr>
              <w:rPr>
                <w:color w:val="000000"/>
              </w:rPr>
            </w:pPr>
            <w:r w:rsidRPr="00405356">
              <w:rPr>
                <w:color w:val="000000"/>
              </w:rPr>
              <w:t>48.87051773, -125.160347</w:t>
            </w:r>
          </w:p>
        </w:tc>
        <w:tc>
          <w:tcPr>
            <w:tcW w:w="2126" w:type="dxa"/>
          </w:tcPr>
          <w:p w14:paraId="69ED493D" w14:textId="1FE9D371" w:rsidR="00405356" w:rsidRPr="0064532D" w:rsidRDefault="0064532D" w:rsidP="0064532D">
            <w:pPr>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64532D">
            <w:pPr>
              <w:rPr>
                <w:color w:val="000000"/>
              </w:rPr>
            </w:pPr>
            <w:r w:rsidRPr="00405356">
              <w:rPr>
                <w:color w:val="000000"/>
              </w:rPr>
              <w:t>BMSC11</w:t>
            </w:r>
          </w:p>
        </w:tc>
        <w:tc>
          <w:tcPr>
            <w:tcW w:w="3544" w:type="dxa"/>
            <w:noWrap/>
            <w:hideMark/>
          </w:tcPr>
          <w:p w14:paraId="70223F2F" w14:textId="77777777" w:rsidR="00405356" w:rsidRPr="00405356" w:rsidRDefault="00405356" w:rsidP="0064532D">
            <w:pPr>
              <w:rPr>
                <w:color w:val="000000"/>
              </w:rPr>
            </w:pPr>
            <w:r w:rsidRPr="00405356">
              <w:rPr>
                <w:color w:val="000000"/>
              </w:rPr>
              <w:t>Wizard Island South</w:t>
            </w:r>
          </w:p>
        </w:tc>
        <w:tc>
          <w:tcPr>
            <w:tcW w:w="3119" w:type="dxa"/>
            <w:noWrap/>
            <w:hideMark/>
          </w:tcPr>
          <w:p w14:paraId="6CDEED3A" w14:textId="77777777" w:rsidR="00405356" w:rsidRPr="00405356" w:rsidRDefault="00405356" w:rsidP="0064532D">
            <w:pPr>
              <w:rPr>
                <w:color w:val="000000"/>
              </w:rPr>
            </w:pPr>
            <w:r w:rsidRPr="00405356">
              <w:rPr>
                <w:color w:val="000000"/>
              </w:rPr>
              <w:t>48.85746765, -125.1582336</w:t>
            </w:r>
          </w:p>
        </w:tc>
        <w:tc>
          <w:tcPr>
            <w:tcW w:w="2126" w:type="dxa"/>
          </w:tcPr>
          <w:p w14:paraId="094FED63" w14:textId="71A431A7" w:rsidR="00405356" w:rsidRPr="0064532D" w:rsidRDefault="0064532D" w:rsidP="0064532D">
            <w:pPr>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64532D">
            <w:pPr>
              <w:rPr>
                <w:color w:val="000000"/>
              </w:rPr>
            </w:pPr>
            <w:r w:rsidRPr="00405356">
              <w:rPr>
                <w:color w:val="000000"/>
              </w:rPr>
              <w:t>BMSC12</w:t>
            </w:r>
          </w:p>
        </w:tc>
        <w:tc>
          <w:tcPr>
            <w:tcW w:w="3544" w:type="dxa"/>
            <w:noWrap/>
            <w:hideMark/>
          </w:tcPr>
          <w:p w14:paraId="195141EA" w14:textId="77777777" w:rsidR="00405356" w:rsidRPr="00405356" w:rsidRDefault="00405356" w:rsidP="0064532D">
            <w:pPr>
              <w:rPr>
                <w:color w:val="000000"/>
              </w:rPr>
            </w:pPr>
            <w:r w:rsidRPr="00405356">
              <w:rPr>
                <w:color w:val="000000"/>
              </w:rPr>
              <w:t>Wizard Island North</w:t>
            </w:r>
          </w:p>
        </w:tc>
        <w:tc>
          <w:tcPr>
            <w:tcW w:w="3119" w:type="dxa"/>
            <w:noWrap/>
            <w:hideMark/>
          </w:tcPr>
          <w:p w14:paraId="5D5A5A97" w14:textId="77777777" w:rsidR="00405356" w:rsidRPr="00405356" w:rsidRDefault="00405356" w:rsidP="0064532D">
            <w:pPr>
              <w:rPr>
                <w:color w:val="000000"/>
              </w:rPr>
            </w:pPr>
            <w:r w:rsidRPr="00405356">
              <w:rPr>
                <w:color w:val="000000"/>
              </w:rPr>
              <w:t>48.858284, -125.1609192</w:t>
            </w:r>
          </w:p>
        </w:tc>
        <w:tc>
          <w:tcPr>
            <w:tcW w:w="2126" w:type="dxa"/>
          </w:tcPr>
          <w:p w14:paraId="3108E563" w14:textId="4311CC27" w:rsidR="00405356" w:rsidRPr="0064532D" w:rsidRDefault="0064532D" w:rsidP="0064532D">
            <w:pPr>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64532D">
            <w:pPr>
              <w:rPr>
                <w:color w:val="000000"/>
              </w:rPr>
            </w:pPr>
            <w:r w:rsidRPr="00405356">
              <w:rPr>
                <w:color w:val="000000"/>
              </w:rPr>
              <w:t>BMSC13</w:t>
            </w:r>
          </w:p>
        </w:tc>
        <w:tc>
          <w:tcPr>
            <w:tcW w:w="3544" w:type="dxa"/>
            <w:noWrap/>
            <w:hideMark/>
          </w:tcPr>
          <w:p w14:paraId="3EE13071" w14:textId="77777777" w:rsidR="00405356" w:rsidRPr="00405356" w:rsidRDefault="00405356" w:rsidP="0064532D">
            <w:pPr>
              <w:rPr>
                <w:color w:val="000000"/>
              </w:rPr>
            </w:pPr>
            <w:r w:rsidRPr="00405356">
              <w:rPr>
                <w:color w:val="000000"/>
              </w:rPr>
              <w:t>Effingham West</w:t>
            </w:r>
          </w:p>
        </w:tc>
        <w:tc>
          <w:tcPr>
            <w:tcW w:w="3119" w:type="dxa"/>
            <w:noWrap/>
            <w:hideMark/>
          </w:tcPr>
          <w:p w14:paraId="600C42DB" w14:textId="77777777" w:rsidR="00405356" w:rsidRPr="00405356" w:rsidRDefault="00405356" w:rsidP="0064532D">
            <w:pPr>
              <w:rPr>
                <w:color w:val="000000"/>
              </w:rPr>
            </w:pPr>
            <w:r w:rsidRPr="00405356">
              <w:rPr>
                <w:color w:val="000000"/>
              </w:rPr>
              <w:t>48.8650322, -125.3137207</w:t>
            </w:r>
          </w:p>
        </w:tc>
        <w:tc>
          <w:tcPr>
            <w:tcW w:w="2126" w:type="dxa"/>
          </w:tcPr>
          <w:p w14:paraId="78056143" w14:textId="4DF9CC9E" w:rsidR="00405356" w:rsidRPr="0064532D" w:rsidRDefault="0064532D" w:rsidP="0064532D">
            <w:pPr>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64532D">
            <w:pPr>
              <w:rPr>
                <w:color w:val="000000"/>
              </w:rPr>
            </w:pPr>
            <w:r w:rsidRPr="00405356">
              <w:rPr>
                <w:color w:val="000000"/>
              </w:rPr>
              <w:t>BMSC14</w:t>
            </w:r>
          </w:p>
        </w:tc>
        <w:tc>
          <w:tcPr>
            <w:tcW w:w="3544" w:type="dxa"/>
            <w:noWrap/>
            <w:hideMark/>
          </w:tcPr>
          <w:p w14:paraId="0D6E2306" w14:textId="77777777" w:rsidR="00405356" w:rsidRPr="00405356" w:rsidRDefault="00405356" w:rsidP="0064532D">
            <w:pPr>
              <w:rPr>
                <w:color w:val="000000"/>
              </w:rPr>
            </w:pPr>
            <w:r w:rsidRPr="00405356">
              <w:rPr>
                <w:color w:val="000000"/>
              </w:rPr>
              <w:t>Effingham Archipelago</w:t>
            </w:r>
          </w:p>
        </w:tc>
        <w:tc>
          <w:tcPr>
            <w:tcW w:w="3119" w:type="dxa"/>
            <w:noWrap/>
            <w:hideMark/>
          </w:tcPr>
          <w:p w14:paraId="554260FD" w14:textId="77777777" w:rsidR="00405356" w:rsidRPr="00405356" w:rsidRDefault="00405356" w:rsidP="0064532D">
            <w:pPr>
              <w:rPr>
                <w:color w:val="000000"/>
              </w:rPr>
            </w:pPr>
            <w:r w:rsidRPr="00405356">
              <w:rPr>
                <w:color w:val="000000"/>
              </w:rPr>
              <w:t>48.87908173, -125.2974014</w:t>
            </w:r>
          </w:p>
        </w:tc>
        <w:tc>
          <w:tcPr>
            <w:tcW w:w="2126" w:type="dxa"/>
          </w:tcPr>
          <w:p w14:paraId="6EDE732E" w14:textId="41B479A5" w:rsidR="00405356" w:rsidRPr="0064532D" w:rsidRDefault="0064532D" w:rsidP="0064532D">
            <w:pPr>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64532D">
            <w:pPr>
              <w:rPr>
                <w:color w:val="000000"/>
              </w:rPr>
            </w:pPr>
            <w:r w:rsidRPr="00405356">
              <w:rPr>
                <w:color w:val="000000"/>
              </w:rPr>
              <w:t>BMSC15</w:t>
            </w:r>
          </w:p>
        </w:tc>
        <w:tc>
          <w:tcPr>
            <w:tcW w:w="3544" w:type="dxa"/>
            <w:noWrap/>
            <w:hideMark/>
          </w:tcPr>
          <w:p w14:paraId="78F05B28" w14:textId="77777777" w:rsidR="00405356" w:rsidRPr="00405356" w:rsidRDefault="00405356" w:rsidP="0064532D">
            <w:pPr>
              <w:rPr>
                <w:color w:val="000000"/>
              </w:rPr>
            </w:pPr>
            <w:r w:rsidRPr="00405356">
              <w:rPr>
                <w:color w:val="000000"/>
              </w:rPr>
              <w:t>Raymond Kelp Rock</w:t>
            </w:r>
          </w:p>
        </w:tc>
        <w:tc>
          <w:tcPr>
            <w:tcW w:w="3119" w:type="dxa"/>
            <w:noWrap/>
            <w:hideMark/>
          </w:tcPr>
          <w:p w14:paraId="37E6062B" w14:textId="77777777" w:rsidR="00405356" w:rsidRPr="00405356" w:rsidRDefault="00405356" w:rsidP="0064532D">
            <w:pPr>
              <w:rPr>
                <w:color w:val="000000"/>
              </w:rPr>
            </w:pPr>
            <w:r w:rsidRPr="00405356">
              <w:rPr>
                <w:color w:val="000000"/>
              </w:rPr>
              <w:t>48.88028336, -125.3128815</w:t>
            </w:r>
          </w:p>
        </w:tc>
        <w:tc>
          <w:tcPr>
            <w:tcW w:w="2126" w:type="dxa"/>
          </w:tcPr>
          <w:p w14:paraId="7572DF86" w14:textId="5C5781BD" w:rsidR="00405356" w:rsidRPr="0064532D" w:rsidRDefault="0064532D" w:rsidP="0064532D">
            <w:pPr>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64532D">
            <w:pPr>
              <w:rPr>
                <w:color w:val="000000"/>
              </w:rPr>
            </w:pPr>
            <w:r w:rsidRPr="00405356">
              <w:rPr>
                <w:color w:val="000000"/>
              </w:rPr>
              <w:t>BMSC16</w:t>
            </w:r>
          </w:p>
        </w:tc>
        <w:tc>
          <w:tcPr>
            <w:tcW w:w="3544" w:type="dxa"/>
            <w:noWrap/>
            <w:hideMark/>
          </w:tcPr>
          <w:p w14:paraId="59CB8F93" w14:textId="77777777" w:rsidR="00405356" w:rsidRPr="00405356" w:rsidRDefault="00405356" w:rsidP="0064532D">
            <w:pPr>
              <w:rPr>
                <w:color w:val="000000"/>
              </w:rPr>
            </w:pPr>
            <w:r w:rsidRPr="00405356">
              <w:rPr>
                <w:color w:val="000000"/>
              </w:rPr>
              <w:t>Faber Islets</w:t>
            </w:r>
          </w:p>
        </w:tc>
        <w:tc>
          <w:tcPr>
            <w:tcW w:w="3119" w:type="dxa"/>
            <w:noWrap/>
            <w:hideMark/>
          </w:tcPr>
          <w:p w14:paraId="714FD164" w14:textId="77777777" w:rsidR="00405356" w:rsidRPr="00405356" w:rsidRDefault="00405356" w:rsidP="0064532D">
            <w:pPr>
              <w:rPr>
                <w:color w:val="000000"/>
              </w:rPr>
            </w:pPr>
            <w:r w:rsidRPr="00405356">
              <w:rPr>
                <w:color w:val="000000"/>
              </w:rPr>
              <w:t>48.89070129, -125.300499</w:t>
            </w:r>
          </w:p>
        </w:tc>
        <w:tc>
          <w:tcPr>
            <w:tcW w:w="2126" w:type="dxa"/>
          </w:tcPr>
          <w:p w14:paraId="448C3B9B" w14:textId="6C737689" w:rsidR="00405356" w:rsidRPr="0064532D" w:rsidRDefault="0064532D" w:rsidP="0064532D">
            <w:pPr>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64532D">
            <w:pPr>
              <w:rPr>
                <w:color w:val="000000"/>
              </w:rPr>
            </w:pPr>
            <w:r w:rsidRPr="00405356">
              <w:rPr>
                <w:color w:val="000000"/>
              </w:rPr>
              <w:t>BMSC17</w:t>
            </w:r>
          </w:p>
        </w:tc>
        <w:tc>
          <w:tcPr>
            <w:tcW w:w="3544" w:type="dxa"/>
            <w:noWrap/>
            <w:hideMark/>
          </w:tcPr>
          <w:p w14:paraId="4452E91B" w14:textId="77777777" w:rsidR="00405356" w:rsidRPr="00405356" w:rsidRDefault="00405356" w:rsidP="0064532D">
            <w:pPr>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64532D">
            <w:pPr>
              <w:rPr>
                <w:color w:val="000000"/>
              </w:rPr>
            </w:pPr>
            <w:r w:rsidRPr="00405356">
              <w:rPr>
                <w:color w:val="000000"/>
              </w:rPr>
              <w:t>48.86548233, -125.3614807</w:t>
            </w:r>
          </w:p>
        </w:tc>
        <w:tc>
          <w:tcPr>
            <w:tcW w:w="2126" w:type="dxa"/>
          </w:tcPr>
          <w:p w14:paraId="3202ACA4" w14:textId="538EF817" w:rsidR="00405356" w:rsidRPr="0064532D" w:rsidRDefault="0064532D" w:rsidP="0064532D">
            <w:pPr>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64532D">
            <w:pPr>
              <w:rPr>
                <w:color w:val="000000"/>
              </w:rPr>
            </w:pPr>
            <w:r w:rsidRPr="00405356">
              <w:rPr>
                <w:color w:val="000000"/>
              </w:rPr>
              <w:t>BMSC18</w:t>
            </w:r>
          </w:p>
        </w:tc>
        <w:tc>
          <w:tcPr>
            <w:tcW w:w="3544" w:type="dxa"/>
            <w:noWrap/>
            <w:hideMark/>
          </w:tcPr>
          <w:p w14:paraId="3740ADD2" w14:textId="77777777" w:rsidR="00405356" w:rsidRPr="00405356" w:rsidRDefault="00405356" w:rsidP="0064532D">
            <w:pPr>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64532D">
            <w:pPr>
              <w:rPr>
                <w:color w:val="000000"/>
              </w:rPr>
            </w:pPr>
            <w:r w:rsidRPr="00405356">
              <w:rPr>
                <w:color w:val="000000"/>
              </w:rPr>
              <w:t>48.91161728, -125.2670364</w:t>
            </w:r>
          </w:p>
        </w:tc>
        <w:tc>
          <w:tcPr>
            <w:tcW w:w="2126" w:type="dxa"/>
          </w:tcPr>
          <w:p w14:paraId="1410010B" w14:textId="76F52555" w:rsidR="00405356" w:rsidRPr="0064532D" w:rsidRDefault="0064532D" w:rsidP="0064532D">
            <w:pPr>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64532D">
            <w:pPr>
              <w:rPr>
                <w:color w:val="000000"/>
              </w:rPr>
            </w:pPr>
            <w:r w:rsidRPr="00405356">
              <w:rPr>
                <w:color w:val="000000"/>
              </w:rPr>
              <w:t>BMSC19</w:t>
            </w:r>
          </w:p>
        </w:tc>
        <w:tc>
          <w:tcPr>
            <w:tcW w:w="3544" w:type="dxa"/>
            <w:noWrap/>
            <w:hideMark/>
          </w:tcPr>
          <w:p w14:paraId="63D9021A" w14:textId="77777777" w:rsidR="00405356" w:rsidRPr="00405356" w:rsidRDefault="00405356" w:rsidP="0064532D">
            <w:pPr>
              <w:rPr>
                <w:color w:val="000000"/>
              </w:rPr>
            </w:pPr>
            <w:r w:rsidRPr="00405356">
              <w:rPr>
                <w:color w:val="000000"/>
              </w:rPr>
              <w:t>Ed King SW Pyramid</w:t>
            </w:r>
          </w:p>
        </w:tc>
        <w:tc>
          <w:tcPr>
            <w:tcW w:w="3119" w:type="dxa"/>
            <w:noWrap/>
            <w:hideMark/>
          </w:tcPr>
          <w:p w14:paraId="173279E3" w14:textId="77777777" w:rsidR="00405356" w:rsidRPr="00405356" w:rsidRDefault="00405356" w:rsidP="0064532D">
            <w:pPr>
              <w:rPr>
                <w:color w:val="000000"/>
              </w:rPr>
            </w:pPr>
            <w:r w:rsidRPr="00405356">
              <w:rPr>
                <w:color w:val="000000"/>
              </w:rPr>
              <w:t>48.82860184, -125.2212982</w:t>
            </w:r>
          </w:p>
        </w:tc>
        <w:tc>
          <w:tcPr>
            <w:tcW w:w="2126" w:type="dxa"/>
          </w:tcPr>
          <w:p w14:paraId="5FC23E2C" w14:textId="35A62384" w:rsidR="00405356" w:rsidRPr="0064532D" w:rsidRDefault="0064532D" w:rsidP="0064532D">
            <w:pPr>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64532D">
            <w:pPr>
              <w:rPr>
                <w:color w:val="000000"/>
              </w:rPr>
            </w:pPr>
            <w:r w:rsidRPr="00405356">
              <w:rPr>
                <w:color w:val="000000"/>
              </w:rPr>
              <w:t>BMSC20</w:t>
            </w:r>
          </w:p>
        </w:tc>
        <w:tc>
          <w:tcPr>
            <w:tcW w:w="3544" w:type="dxa"/>
            <w:noWrap/>
            <w:hideMark/>
          </w:tcPr>
          <w:p w14:paraId="367823A6" w14:textId="77777777" w:rsidR="00405356" w:rsidRPr="00405356" w:rsidRDefault="00405356" w:rsidP="0064532D">
            <w:pPr>
              <w:rPr>
                <w:color w:val="000000"/>
              </w:rPr>
            </w:pPr>
            <w:r w:rsidRPr="00405356">
              <w:rPr>
                <w:color w:val="000000"/>
              </w:rPr>
              <w:t>Ed King East</w:t>
            </w:r>
          </w:p>
        </w:tc>
        <w:tc>
          <w:tcPr>
            <w:tcW w:w="3119" w:type="dxa"/>
            <w:noWrap/>
            <w:hideMark/>
          </w:tcPr>
          <w:p w14:paraId="39FC6D40" w14:textId="77777777" w:rsidR="00405356" w:rsidRPr="00405356" w:rsidRDefault="00405356" w:rsidP="0064532D">
            <w:pPr>
              <w:rPr>
                <w:color w:val="000000"/>
              </w:rPr>
            </w:pPr>
            <w:r w:rsidRPr="00405356">
              <w:rPr>
                <w:color w:val="000000"/>
              </w:rPr>
              <w:t>48.83566666, -125.214798</w:t>
            </w:r>
          </w:p>
        </w:tc>
        <w:tc>
          <w:tcPr>
            <w:tcW w:w="2126" w:type="dxa"/>
          </w:tcPr>
          <w:p w14:paraId="2FA3F04C" w14:textId="333CA985" w:rsidR="00405356" w:rsidRPr="0064532D" w:rsidRDefault="0064532D" w:rsidP="0064532D">
            <w:pPr>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64532D">
            <w:pPr>
              <w:rPr>
                <w:color w:val="000000"/>
              </w:rPr>
            </w:pPr>
            <w:r w:rsidRPr="00405356">
              <w:rPr>
                <w:color w:val="000000"/>
              </w:rPr>
              <w:t>BMSC21</w:t>
            </w:r>
          </w:p>
        </w:tc>
        <w:tc>
          <w:tcPr>
            <w:tcW w:w="3544" w:type="dxa"/>
            <w:noWrap/>
            <w:hideMark/>
          </w:tcPr>
          <w:p w14:paraId="027F0EC8" w14:textId="77777777" w:rsidR="00405356" w:rsidRPr="00405356" w:rsidRDefault="00405356" w:rsidP="0064532D">
            <w:pPr>
              <w:rPr>
                <w:color w:val="000000"/>
              </w:rPr>
            </w:pPr>
            <w:r w:rsidRPr="00405356">
              <w:rPr>
                <w:color w:val="000000"/>
              </w:rPr>
              <w:t>Dixon SW</w:t>
            </w:r>
          </w:p>
        </w:tc>
        <w:tc>
          <w:tcPr>
            <w:tcW w:w="3119" w:type="dxa"/>
            <w:noWrap/>
            <w:hideMark/>
          </w:tcPr>
          <w:p w14:paraId="5F66D1B7" w14:textId="77777777" w:rsidR="00405356" w:rsidRPr="00405356" w:rsidRDefault="00405356" w:rsidP="0064532D">
            <w:pPr>
              <w:rPr>
                <w:color w:val="000000"/>
              </w:rPr>
            </w:pPr>
            <w:r w:rsidRPr="00405356">
              <w:rPr>
                <w:color w:val="000000"/>
              </w:rPr>
              <w:t>48.85205078, -125.1235657</w:t>
            </w:r>
          </w:p>
        </w:tc>
        <w:tc>
          <w:tcPr>
            <w:tcW w:w="2126" w:type="dxa"/>
          </w:tcPr>
          <w:p w14:paraId="0938651A" w14:textId="39403134" w:rsidR="00405356" w:rsidRPr="0064532D" w:rsidRDefault="0064532D" w:rsidP="0064532D">
            <w:pPr>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64532D">
            <w:pPr>
              <w:rPr>
                <w:color w:val="000000"/>
              </w:rPr>
            </w:pPr>
            <w:r w:rsidRPr="00405356">
              <w:rPr>
                <w:color w:val="000000"/>
              </w:rPr>
              <w:t>BMSC22</w:t>
            </w:r>
          </w:p>
        </w:tc>
        <w:tc>
          <w:tcPr>
            <w:tcW w:w="3544" w:type="dxa"/>
            <w:noWrap/>
            <w:hideMark/>
          </w:tcPr>
          <w:p w14:paraId="465338BD" w14:textId="77777777" w:rsidR="00405356" w:rsidRPr="00405356" w:rsidRDefault="00405356" w:rsidP="0064532D">
            <w:pPr>
              <w:rPr>
                <w:color w:val="000000"/>
              </w:rPr>
            </w:pPr>
            <w:r w:rsidRPr="00405356">
              <w:rPr>
                <w:color w:val="000000"/>
              </w:rPr>
              <w:t>Dixon Inside</w:t>
            </w:r>
          </w:p>
        </w:tc>
        <w:tc>
          <w:tcPr>
            <w:tcW w:w="3119" w:type="dxa"/>
            <w:noWrap/>
            <w:hideMark/>
          </w:tcPr>
          <w:p w14:paraId="01B473A5" w14:textId="77777777" w:rsidR="00405356" w:rsidRPr="00405356" w:rsidRDefault="00405356" w:rsidP="0064532D">
            <w:pPr>
              <w:rPr>
                <w:color w:val="000000"/>
              </w:rPr>
            </w:pPr>
            <w:r w:rsidRPr="00405356">
              <w:rPr>
                <w:color w:val="000000"/>
              </w:rPr>
              <w:t>48.85426712, -125.1170349</w:t>
            </w:r>
          </w:p>
        </w:tc>
        <w:tc>
          <w:tcPr>
            <w:tcW w:w="2126" w:type="dxa"/>
          </w:tcPr>
          <w:p w14:paraId="2431F6CB" w14:textId="6EAC6238" w:rsidR="00405356" w:rsidRPr="0064532D" w:rsidRDefault="0064532D" w:rsidP="0064532D">
            <w:pPr>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64532D">
            <w:pPr>
              <w:rPr>
                <w:color w:val="000000"/>
              </w:rPr>
            </w:pPr>
            <w:r w:rsidRPr="00405356">
              <w:rPr>
                <w:color w:val="000000"/>
              </w:rPr>
              <w:t>BMSC23</w:t>
            </w:r>
          </w:p>
        </w:tc>
        <w:tc>
          <w:tcPr>
            <w:tcW w:w="3544" w:type="dxa"/>
            <w:noWrap/>
            <w:hideMark/>
          </w:tcPr>
          <w:p w14:paraId="35A56B7A" w14:textId="77777777" w:rsidR="00405356" w:rsidRPr="00405356" w:rsidRDefault="00405356" w:rsidP="0064532D">
            <w:pPr>
              <w:rPr>
                <w:color w:val="000000"/>
              </w:rPr>
            </w:pPr>
            <w:r w:rsidRPr="00405356">
              <w:rPr>
                <w:color w:val="000000"/>
              </w:rPr>
              <w:t>Aguilar Point</w:t>
            </w:r>
          </w:p>
        </w:tc>
        <w:tc>
          <w:tcPr>
            <w:tcW w:w="3119" w:type="dxa"/>
            <w:noWrap/>
            <w:hideMark/>
          </w:tcPr>
          <w:p w14:paraId="2618FB77" w14:textId="77777777" w:rsidR="00405356" w:rsidRPr="00405356" w:rsidRDefault="00405356" w:rsidP="0064532D">
            <w:pPr>
              <w:rPr>
                <w:color w:val="000000"/>
              </w:rPr>
            </w:pPr>
            <w:r w:rsidRPr="00405356">
              <w:rPr>
                <w:color w:val="000000"/>
              </w:rPr>
              <w:t>48.837589, -125.144145</w:t>
            </w:r>
          </w:p>
        </w:tc>
        <w:tc>
          <w:tcPr>
            <w:tcW w:w="2126" w:type="dxa"/>
          </w:tcPr>
          <w:p w14:paraId="3A6DCBA5" w14:textId="61C64867" w:rsidR="00405356" w:rsidRPr="0064532D" w:rsidRDefault="0064532D" w:rsidP="0064532D">
            <w:pPr>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64532D">
            <w:pPr>
              <w:rPr>
                <w:color w:val="000000"/>
              </w:rPr>
            </w:pPr>
            <w:r w:rsidRPr="00405356">
              <w:rPr>
                <w:color w:val="000000"/>
              </w:rPr>
              <w:t>BMSC24</w:t>
            </w:r>
          </w:p>
        </w:tc>
        <w:tc>
          <w:tcPr>
            <w:tcW w:w="3544" w:type="dxa"/>
            <w:noWrap/>
            <w:hideMark/>
          </w:tcPr>
          <w:p w14:paraId="03B579FF" w14:textId="77777777" w:rsidR="00405356" w:rsidRPr="00405356" w:rsidRDefault="00405356" w:rsidP="0064532D">
            <w:pPr>
              <w:rPr>
                <w:color w:val="000000"/>
              </w:rPr>
            </w:pPr>
            <w:r w:rsidRPr="00405356">
              <w:rPr>
                <w:color w:val="000000"/>
              </w:rPr>
              <w:t>Swiss Boy</w:t>
            </w:r>
          </w:p>
        </w:tc>
        <w:tc>
          <w:tcPr>
            <w:tcW w:w="3119" w:type="dxa"/>
            <w:noWrap/>
            <w:hideMark/>
          </w:tcPr>
          <w:p w14:paraId="6415D020" w14:textId="77777777" w:rsidR="00405356" w:rsidRPr="00405356" w:rsidRDefault="00405356" w:rsidP="0064532D">
            <w:pPr>
              <w:rPr>
                <w:color w:val="000000"/>
              </w:rPr>
            </w:pPr>
            <w:r w:rsidRPr="00405356">
              <w:rPr>
                <w:color w:val="000000"/>
              </w:rPr>
              <w:t>48.916073, -125.131174</w:t>
            </w:r>
          </w:p>
        </w:tc>
        <w:tc>
          <w:tcPr>
            <w:tcW w:w="2126" w:type="dxa"/>
          </w:tcPr>
          <w:p w14:paraId="6D7A8E10" w14:textId="32128AE8" w:rsidR="00405356" w:rsidRPr="0064532D" w:rsidRDefault="0064532D" w:rsidP="0064532D">
            <w:pPr>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64532D">
            <w:pPr>
              <w:rPr>
                <w:color w:val="000000"/>
              </w:rPr>
            </w:pPr>
            <w:r w:rsidRPr="00405356">
              <w:rPr>
                <w:color w:val="000000"/>
              </w:rPr>
              <w:t>BMSC25</w:t>
            </w:r>
          </w:p>
        </w:tc>
        <w:tc>
          <w:tcPr>
            <w:tcW w:w="3544" w:type="dxa"/>
            <w:noWrap/>
            <w:hideMark/>
          </w:tcPr>
          <w:p w14:paraId="0E31969E" w14:textId="77777777" w:rsidR="00405356" w:rsidRPr="00405356" w:rsidRDefault="00405356" w:rsidP="0064532D">
            <w:pPr>
              <w:rPr>
                <w:color w:val="000000"/>
              </w:rPr>
            </w:pPr>
            <w:r w:rsidRPr="00405356">
              <w:rPr>
                <w:color w:val="000000"/>
              </w:rPr>
              <w:t>Goby Town</w:t>
            </w:r>
          </w:p>
        </w:tc>
        <w:tc>
          <w:tcPr>
            <w:tcW w:w="3119" w:type="dxa"/>
            <w:noWrap/>
            <w:hideMark/>
          </w:tcPr>
          <w:p w14:paraId="1F6BDE94" w14:textId="77777777" w:rsidR="00405356" w:rsidRPr="00405356" w:rsidRDefault="00405356" w:rsidP="0064532D">
            <w:pPr>
              <w:rPr>
                <w:color w:val="000000"/>
              </w:rPr>
            </w:pPr>
            <w:r w:rsidRPr="00405356">
              <w:rPr>
                <w:color w:val="000000"/>
              </w:rPr>
              <w:t>48.838595, -125.135015</w:t>
            </w:r>
          </w:p>
        </w:tc>
        <w:tc>
          <w:tcPr>
            <w:tcW w:w="2126" w:type="dxa"/>
          </w:tcPr>
          <w:p w14:paraId="1732C14F" w14:textId="3A773B80" w:rsidR="00405356" w:rsidRPr="0064532D" w:rsidRDefault="0064532D" w:rsidP="0064532D">
            <w:pPr>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64532D">
            <w:pPr>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64532D">
            <w:pPr>
              <w:rPr>
                <w:color w:val="000000"/>
              </w:rPr>
            </w:pPr>
            <w:proofErr w:type="spellStart"/>
            <w:r w:rsidRPr="00405356">
              <w:rPr>
                <w:color w:val="000000"/>
              </w:rPr>
              <w:t>Hosie</w:t>
            </w:r>
            <w:proofErr w:type="spellEnd"/>
            <w:r w:rsidRPr="00405356">
              <w:rPr>
                <w:color w:val="000000"/>
              </w:rPr>
              <w:t xml:space="preserve"> South</w:t>
            </w:r>
          </w:p>
        </w:tc>
        <w:tc>
          <w:tcPr>
            <w:tcW w:w="3119" w:type="dxa"/>
            <w:tcBorders>
              <w:bottom w:val="nil"/>
            </w:tcBorders>
            <w:noWrap/>
            <w:hideMark/>
          </w:tcPr>
          <w:p w14:paraId="5F8E0618" w14:textId="77777777" w:rsidR="00405356" w:rsidRPr="00405356" w:rsidRDefault="00405356" w:rsidP="0064532D">
            <w:pPr>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64532D">
            <w:pPr>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64532D">
            <w:pPr>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64532D">
            <w:pPr>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64532D">
            <w:pPr>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64532D">
            <w:pPr>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5B6A2657" w:rsidR="004D42BB" w:rsidRDefault="0053139F" w:rsidP="00F122DB">
      <w:r w:rsidRPr="00E83D6E">
        <w:rPr>
          <w:b/>
        </w:rPr>
        <w:lastRenderedPageBreak/>
        <w:t xml:space="preserve">Table </w:t>
      </w:r>
      <w:r w:rsidR="003840BD">
        <w:rPr>
          <w:b/>
        </w:rPr>
        <w:t>S1.</w:t>
      </w:r>
      <w:r w:rsidRPr="00E83D6E">
        <w:rPr>
          <w:b/>
        </w:rPr>
        <w:t>2.</w:t>
      </w:r>
      <w:r>
        <w:t xml:space="preserve"> </w:t>
      </w:r>
      <w:r w:rsidR="003C2B32">
        <w:t>K</w:t>
      </w:r>
      <w:r w:rsidR="00250785">
        <w:t xml:space="preserve">elp forest </w:t>
      </w:r>
      <w:r w:rsidR="00E83D6E">
        <w:t>s</w:t>
      </w:r>
      <w:r>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4D42BB">
            <w:pPr>
              <w:rPr>
                <w:b/>
                <w:color w:val="000000"/>
              </w:rPr>
            </w:pPr>
            <w:r w:rsidRPr="004D42BB">
              <w:rPr>
                <w:b/>
                <w:color w:val="000000"/>
              </w:rPr>
              <w:t>Site code</w:t>
            </w:r>
          </w:p>
        </w:tc>
        <w:tc>
          <w:tcPr>
            <w:tcW w:w="2669" w:type="dxa"/>
            <w:noWrap/>
            <w:hideMark/>
          </w:tcPr>
          <w:p w14:paraId="6D30CE73" w14:textId="77777777" w:rsidR="00C34E5F" w:rsidRPr="004D42BB" w:rsidRDefault="00C34E5F" w:rsidP="004D42BB">
            <w:pPr>
              <w:rPr>
                <w:b/>
                <w:color w:val="000000"/>
              </w:rPr>
            </w:pPr>
            <w:r w:rsidRPr="004D42BB">
              <w:rPr>
                <w:b/>
                <w:color w:val="000000"/>
              </w:rPr>
              <w:t>Site name</w:t>
            </w:r>
          </w:p>
        </w:tc>
        <w:tc>
          <w:tcPr>
            <w:tcW w:w="2835" w:type="dxa"/>
            <w:noWrap/>
            <w:hideMark/>
          </w:tcPr>
          <w:p w14:paraId="046CFA62" w14:textId="77777777" w:rsidR="00C34E5F" w:rsidRPr="004D42BB" w:rsidRDefault="00C34E5F" w:rsidP="004D42BB">
            <w:pPr>
              <w:rPr>
                <w:b/>
                <w:color w:val="000000"/>
              </w:rPr>
            </w:pPr>
            <w:r w:rsidRPr="004D42BB">
              <w:rPr>
                <w:b/>
                <w:color w:val="000000"/>
              </w:rPr>
              <w:t>Coordinates</w:t>
            </w:r>
          </w:p>
        </w:tc>
        <w:tc>
          <w:tcPr>
            <w:tcW w:w="1536" w:type="dxa"/>
          </w:tcPr>
          <w:p w14:paraId="6C6A0AA0" w14:textId="1C0F355A" w:rsidR="00C34E5F" w:rsidRPr="004D42BB" w:rsidRDefault="00C34E5F" w:rsidP="004D42BB">
            <w:pPr>
              <w:rPr>
                <w:b/>
                <w:color w:val="000000"/>
              </w:rPr>
            </w:pPr>
            <w:r>
              <w:rPr>
                <w:b/>
                <w:color w:val="000000"/>
              </w:rPr>
              <w:t>Date</w:t>
            </w:r>
          </w:p>
        </w:tc>
        <w:tc>
          <w:tcPr>
            <w:tcW w:w="1020" w:type="dxa"/>
          </w:tcPr>
          <w:p w14:paraId="7FE83B76" w14:textId="343FB5A7" w:rsidR="00C34E5F" w:rsidRDefault="00C34E5F" w:rsidP="004D42BB">
            <w:pPr>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13326D">
            <w:pPr>
              <w:rPr>
                <w:color w:val="000000"/>
              </w:rPr>
            </w:pPr>
            <w:r w:rsidRPr="004D42BB">
              <w:rPr>
                <w:color w:val="000000"/>
              </w:rPr>
              <w:t>KCCA1</w:t>
            </w:r>
          </w:p>
        </w:tc>
        <w:tc>
          <w:tcPr>
            <w:tcW w:w="2669" w:type="dxa"/>
            <w:noWrap/>
            <w:hideMark/>
          </w:tcPr>
          <w:p w14:paraId="2954FDA2" w14:textId="77777777" w:rsidR="00C34E5F" w:rsidRPr="004D42BB" w:rsidRDefault="00C34E5F" w:rsidP="0013326D">
            <w:pPr>
              <w:rPr>
                <w:color w:val="000000"/>
              </w:rPr>
            </w:pPr>
            <w:r w:rsidRPr="004D42BB">
              <w:rPr>
                <w:color w:val="000000"/>
              </w:rPr>
              <w:t>Ross Islet Slug Island</w:t>
            </w:r>
          </w:p>
        </w:tc>
        <w:tc>
          <w:tcPr>
            <w:tcW w:w="2835" w:type="dxa"/>
            <w:noWrap/>
            <w:hideMark/>
          </w:tcPr>
          <w:p w14:paraId="3C92F875" w14:textId="77777777" w:rsidR="00C34E5F" w:rsidRPr="004D42BB" w:rsidRDefault="00C34E5F" w:rsidP="0013326D">
            <w:pPr>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13326D">
            <w:pPr>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13326D">
            <w:pPr>
              <w:rPr>
                <w:color w:val="000000"/>
              </w:rPr>
            </w:pPr>
            <w:r w:rsidRPr="004D42BB">
              <w:rPr>
                <w:color w:val="000000"/>
              </w:rPr>
              <w:t>KCCA2</w:t>
            </w:r>
          </w:p>
        </w:tc>
        <w:tc>
          <w:tcPr>
            <w:tcW w:w="2669" w:type="dxa"/>
            <w:noWrap/>
            <w:hideMark/>
          </w:tcPr>
          <w:p w14:paraId="36F1A57F" w14:textId="255AC471" w:rsidR="00C34E5F" w:rsidRPr="004D42BB" w:rsidRDefault="00C34E5F" w:rsidP="0013326D">
            <w:pPr>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13326D">
            <w:pPr>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13326D">
            <w:pPr>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13326D">
            <w:pPr>
              <w:rPr>
                <w:color w:val="000000"/>
              </w:rPr>
            </w:pPr>
            <w:r w:rsidRPr="004D42BB">
              <w:rPr>
                <w:color w:val="000000"/>
              </w:rPr>
              <w:t>KCCA3</w:t>
            </w:r>
          </w:p>
        </w:tc>
        <w:tc>
          <w:tcPr>
            <w:tcW w:w="2669" w:type="dxa"/>
            <w:noWrap/>
            <w:hideMark/>
          </w:tcPr>
          <w:p w14:paraId="7A0BF2D9" w14:textId="77777777" w:rsidR="00C34E5F" w:rsidRPr="004D42BB" w:rsidRDefault="00C34E5F" w:rsidP="0013326D">
            <w:pPr>
              <w:rPr>
                <w:color w:val="000000"/>
              </w:rPr>
            </w:pPr>
            <w:r w:rsidRPr="004D42BB">
              <w:rPr>
                <w:color w:val="000000"/>
              </w:rPr>
              <w:t>Dodger Channel 1</w:t>
            </w:r>
          </w:p>
        </w:tc>
        <w:tc>
          <w:tcPr>
            <w:tcW w:w="2835" w:type="dxa"/>
            <w:noWrap/>
            <w:hideMark/>
          </w:tcPr>
          <w:p w14:paraId="37706C0A" w14:textId="77777777" w:rsidR="00C34E5F" w:rsidRPr="004D42BB" w:rsidRDefault="00C34E5F" w:rsidP="0013326D">
            <w:pPr>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13326D">
            <w:pPr>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13326D">
            <w:pPr>
              <w:rPr>
                <w:color w:val="000000"/>
              </w:rPr>
            </w:pPr>
            <w:r w:rsidRPr="004D42BB">
              <w:rPr>
                <w:color w:val="000000"/>
              </w:rPr>
              <w:t>KCCA4</w:t>
            </w:r>
          </w:p>
        </w:tc>
        <w:tc>
          <w:tcPr>
            <w:tcW w:w="2669" w:type="dxa"/>
            <w:noWrap/>
            <w:hideMark/>
          </w:tcPr>
          <w:p w14:paraId="1CE350B5" w14:textId="77777777" w:rsidR="00C34E5F" w:rsidRPr="004D42BB" w:rsidRDefault="00C34E5F" w:rsidP="0013326D">
            <w:pPr>
              <w:rPr>
                <w:color w:val="000000"/>
              </w:rPr>
            </w:pPr>
            <w:r w:rsidRPr="004D42BB">
              <w:rPr>
                <w:color w:val="000000"/>
              </w:rPr>
              <w:t>Flemming 112</w:t>
            </w:r>
          </w:p>
        </w:tc>
        <w:tc>
          <w:tcPr>
            <w:tcW w:w="2835" w:type="dxa"/>
            <w:noWrap/>
            <w:hideMark/>
          </w:tcPr>
          <w:p w14:paraId="579BFD3B" w14:textId="77777777" w:rsidR="00C34E5F" w:rsidRPr="004D42BB" w:rsidRDefault="00C34E5F" w:rsidP="0013326D">
            <w:pPr>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13326D">
            <w:pPr>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13326D">
            <w:pPr>
              <w:rPr>
                <w:color w:val="000000"/>
              </w:rPr>
            </w:pPr>
            <w:r w:rsidRPr="004D42BB">
              <w:rPr>
                <w:color w:val="000000"/>
              </w:rPr>
              <w:t>KCCA6</w:t>
            </w:r>
          </w:p>
        </w:tc>
        <w:tc>
          <w:tcPr>
            <w:tcW w:w="2669" w:type="dxa"/>
            <w:noWrap/>
            <w:hideMark/>
          </w:tcPr>
          <w:p w14:paraId="5BD07A1C" w14:textId="77777777" w:rsidR="00C34E5F" w:rsidRPr="004D42BB" w:rsidRDefault="00C34E5F" w:rsidP="0013326D">
            <w:pPr>
              <w:rPr>
                <w:color w:val="000000"/>
              </w:rPr>
            </w:pPr>
            <w:r w:rsidRPr="004D42BB">
              <w:rPr>
                <w:color w:val="000000"/>
              </w:rPr>
              <w:t>Less Dangerous Bay</w:t>
            </w:r>
          </w:p>
        </w:tc>
        <w:tc>
          <w:tcPr>
            <w:tcW w:w="2835" w:type="dxa"/>
            <w:noWrap/>
            <w:hideMark/>
          </w:tcPr>
          <w:p w14:paraId="67E97BE8" w14:textId="77777777" w:rsidR="00C34E5F" w:rsidRPr="004D42BB" w:rsidRDefault="00C34E5F" w:rsidP="0013326D">
            <w:pPr>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13326D">
            <w:pPr>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13326D">
            <w:pPr>
              <w:rPr>
                <w:color w:val="000000"/>
              </w:rPr>
            </w:pPr>
            <w:r w:rsidRPr="004D42BB">
              <w:rPr>
                <w:color w:val="000000"/>
              </w:rPr>
              <w:t>KCCA7</w:t>
            </w:r>
          </w:p>
        </w:tc>
        <w:tc>
          <w:tcPr>
            <w:tcW w:w="2669" w:type="dxa"/>
            <w:noWrap/>
            <w:hideMark/>
          </w:tcPr>
          <w:p w14:paraId="73986A90" w14:textId="77777777" w:rsidR="00C34E5F" w:rsidRPr="004D42BB" w:rsidRDefault="00C34E5F" w:rsidP="0013326D">
            <w:pPr>
              <w:rPr>
                <w:color w:val="000000"/>
              </w:rPr>
            </w:pPr>
            <w:r w:rsidRPr="004D42BB">
              <w:rPr>
                <w:color w:val="000000"/>
              </w:rPr>
              <w:t>Ed King East Inside</w:t>
            </w:r>
          </w:p>
        </w:tc>
        <w:tc>
          <w:tcPr>
            <w:tcW w:w="2835" w:type="dxa"/>
            <w:noWrap/>
            <w:hideMark/>
          </w:tcPr>
          <w:p w14:paraId="393D0761" w14:textId="77777777" w:rsidR="00C34E5F" w:rsidRPr="004D42BB" w:rsidRDefault="00C34E5F" w:rsidP="0013326D">
            <w:pPr>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13326D">
            <w:pPr>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13326D">
            <w:pPr>
              <w:rPr>
                <w:color w:val="000000"/>
              </w:rPr>
            </w:pPr>
            <w:r w:rsidRPr="004D42BB">
              <w:rPr>
                <w:color w:val="000000"/>
              </w:rPr>
              <w:t>KCCA9</w:t>
            </w:r>
          </w:p>
        </w:tc>
        <w:tc>
          <w:tcPr>
            <w:tcW w:w="2669" w:type="dxa"/>
            <w:noWrap/>
            <w:hideMark/>
          </w:tcPr>
          <w:p w14:paraId="40D0ED1C" w14:textId="77777777" w:rsidR="00C34E5F" w:rsidRPr="004D42BB" w:rsidRDefault="00C34E5F" w:rsidP="0013326D">
            <w:pPr>
              <w:rPr>
                <w:color w:val="000000"/>
              </w:rPr>
            </w:pPr>
            <w:r w:rsidRPr="004D42BB">
              <w:rPr>
                <w:color w:val="000000"/>
              </w:rPr>
              <w:t>Wizard Islet South</w:t>
            </w:r>
          </w:p>
        </w:tc>
        <w:tc>
          <w:tcPr>
            <w:tcW w:w="2835" w:type="dxa"/>
            <w:noWrap/>
            <w:hideMark/>
          </w:tcPr>
          <w:p w14:paraId="2A252C21" w14:textId="77777777" w:rsidR="00C34E5F" w:rsidRPr="004D42BB" w:rsidRDefault="00C34E5F" w:rsidP="0013326D">
            <w:pPr>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13326D">
            <w:pPr>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13326D">
            <w:pPr>
              <w:rPr>
                <w:color w:val="000000"/>
              </w:rPr>
            </w:pPr>
            <w:r w:rsidRPr="004D42BB">
              <w:rPr>
                <w:color w:val="000000"/>
              </w:rPr>
              <w:t>KCCA12</w:t>
            </w:r>
          </w:p>
        </w:tc>
        <w:tc>
          <w:tcPr>
            <w:tcW w:w="2669" w:type="dxa"/>
            <w:noWrap/>
            <w:hideMark/>
          </w:tcPr>
          <w:p w14:paraId="0C9C0FED" w14:textId="77777777" w:rsidR="00C34E5F" w:rsidRPr="004D42BB" w:rsidRDefault="00C34E5F" w:rsidP="0013326D">
            <w:pPr>
              <w:rPr>
                <w:color w:val="000000"/>
              </w:rPr>
            </w:pPr>
            <w:r w:rsidRPr="004D42BB">
              <w:rPr>
                <w:color w:val="000000"/>
              </w:rPr>
              <w:t xml:space="preserve">North </w:t>
            </w:r>
            <w:proofErr w:type="spellStart"/>
            <w:r w:rsidRPr="004D42BB">
              <w:rPr>
                <w:color w:val="000000"/>
              </w:rPr>
              <w:t>Helby</w:t>
            </w:r>
            <w:proofErr w:type="spellEnd"/>
            <w:r w:rsidRPr="004D42BB">
              <w:rPr>
                <w:color w:val="000000"/>
              </w:rPr>
              <w:t xml:space="preserve"> Rock</w:t>
            </w:r>
          </w:p>
        </w:tc>
        <w:tc>
          <w:tcPr>
            <w:tcW w:w="2835" w:type="dxa"/>
            <w:noWrap/>
            <w:hideMark/>
          </w:tcPr>
          <w:p w14:paraId="5A1BA746" w14:textId="77777777" w:rsidR="00C34E5F" w:rsidRPr="004D42BB" w:rsidRDefault="00C34E5F" w:rsidP="0013326D">
            <w:pPr>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13326D">
            <w:pPr>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13326D">
            <w:pPr>
              <w:rPr>
                <w:color w:val="000000"/>
              </w:rPr>
            </w:pPr>
            <w:r w:rsidRPr="004D42BB">
              <w:rPr>
                <w:color w:val="000000"/>
              </w:rPr>
              <w:t>KCCA14</w:t>
            </w:r>
          </w:p>
        </w:tc>
        <w:tc>
          <w:tcPr>
            <w:tcW w:w="2669" w:type="dxa"/>
            <w:noWrap/>
            <w:hideMark/>
          </w:tcPr>
          <w:p w14:paraId="20059FA0" w14:textId="77777777" w:rsidR="00C34E5F" w:rsidRPr="004D42BB" w:rsidRDefault="00C34E5F" w:rsidP="0013326D">
            <w:pPr>
              <w:rPr>
                <w:color w:val="000000"/>
              </w:rPr>
            </w:pPr>
            <w:r w:rsidRPr="004D42BB">
              <w:rPr>
                <w:color w:val="000000"/>
              </w:rPr>
              <w:t>Danvers Danger Rock</w:t>
            </w:r>
          </w:p>
        </w:tc>
        <w:tc>
          <w:tcPr>
            <w:tcW w:w="2835" w:type="dxa"/>
            <w:noWrap/>
            <w:hideMark/>
          </w:tcPr>
          <w:p w14:paraId="12C99159" w14:textId="77777777" w:rsidR="00C34E5F" w:rsidRPr="004D42BB" w:rsidRDefault="00C34E5F" w:rsidP="0013326D">
            <w:pPr>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13326D">
            <w:pPr>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13326D">
            <w:pPr>
              <w:rPr>
                <w:color w:val="000000"/>
              </w:rPr>
            </w:pPr>
            <w:r w:rsidRPr="004D42BB">
              <w:rPr>
                <w:color w:val="000000"/>
              </w:rPr>
              <w:t>KCCA15</w:t>
            </w:r>
          </w:p>
        </w:tc>
        <w:tc>
          <w:tcPr>
            <w:tcW w:w="2669" w:type="dxa"/>
            <w:noWrap/>
            <w:hideMark/>
          </w:tcPr>
          <w:p w14:paraId="3C47A738" w14:textId="29E5E535" w:rsidR="00C34E5F" w:rsidRPr="004D42BB" w:rsidRDefault="00C34E5F" w:rsidP="0013326D">
            <w:pPr>
              <w:rPr>
                <w:color w:val="000000"/>
              </w:rPr>
            </w:pPr>
            <w:r w:rsidRPr="004D42BB">
              <w:rPr>
                <w:color w:val="000000"/>
              </w:rPr>
              <w:t>Cable Beach</w:t>
            </w:r>
          </w:p>
        </w:tc>
        <w:tc>
          <w:tcPr>
            <w:tcW w:w="2835" w:type="dxa"/>
            <w:noWrap/>
            <w:hideMark/>
          </w:tcPr>
          <w:p w14:paraId="23E6D6AD" w14:textId="77777777" w:rsidR="00C34E5F" w:rsidRPr="004D42BB" w:rsidRDefault="00C34E5F" w:rsidP="0013326D">
            <w:pPr>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13326D">
            <w:pPr>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13326D">
            <w:pPr>
              <w:rPr>
                <w:color w:val="000000"/>
              </w:rPr>
            </w:pPr>
            <w:r w:rsidRPr="004D42BB">
              <w:rPr>
                <w:color w:val="000000"/>
              </w:rPr>
              <w:t>KCCA16</w:t>
            </w:r>
          </w:p>
        </w:tc>
        <w:tc>
          <w:tcPr>
            <w:tcW w:w="2669" w:type="dxa"/>
            <w:noWrap/>
            <w:hideMark/>
          </w:tcPr>
          <w:p w14:paraId="26F81F70" w14:textId="77777777" w:rsidR="00C34E5F" w:rsidRPr="004D42BB" w:rsidRDefault="00C34E5F" w:rsidP="0013326D">
            <w:pPr>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13326D">
            <w:pPr>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13326D">
            <w:pPr>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13326D">
            <w:pPr>
              <w:rPr>
                <w:color w:val="000000"/>
              </w:rPr>
            </w:pPr>
            <w:r w:rsidRPr="004D42BB">
              <w:rPr>
                <w:color w:val="000000"/>
              </w:rPr>
              <w:t>KCCA17</w:t>
            </w:r>
          </w:p>
        </w:tc>
        <w:tc>
          <w:tcPr>
            <w:tcW w:w="2669" w:type="dxa"/>
            <w:noWrap/>
            <w:hideMark/>
          </w:tcPr>
          <w:p w14:paraId="43834775" w14:textId="77777777" w:rsidR="00C34E5F" w:rsidRPr="004D42BB" w:rsidRDefault="00C34E5F" w:rsidP="0013326D">
            <w:pPr>
              <w:rPr>
                <w:color w:val="000000"/>
              </w:rPr>
            </w:pPr>
            <w:r w:rsidRPr="004D42BB">
              <w:rPr>
                <w:color w:val="000000"/>
              </w:rPr>
              <w:t>Turf Island 2</w:t>
            </w:r>
          </w:p>
        </w:tc>
        <w:tc>
          <w:tcPr>
            <w:tcW w:w="2835" w:type="dxa"/>
            <w:noWrap/>
            <w:hideMark/>
          </w:tcPr>
          <w:p w14:paraId="1E59324A" w14:textId="77777777" w:rsidR="00C34E5F" w:rsidRPr="004D42BB" w:rsidRDefault="00C34E5F" w:rsidP="0013326D">
            <w:pPr>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13326D">
            <w:pPr>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13326D">
            <w:pPr>
              <w:rPr>
                <w:color w:val="000000"/>
              </w:rPr>
            </w:pPr>
            <w:r w:rsidRPr="004D42BB">
              <w:rPr>
                <w:color w:val="000000"/>
              </w:rPr>
              <w:t>KCCA18</w:t>
            </w:r>
          </w:p>
        </w:tc>
        <w:tc>
          <w:tcPr>
            <w:tcW w:w="2669" w:type="dxa"/>
            <w:noWrap/>
            <w:hideMark/>
          </w:tcPr>
          <w:p w14:paraId="728C8BB3" w14:textId="77777777" w:rsidR="00C34E5F" w:rsidRPr="004D42BB" w:rsidRDefault="00C34E5F" w:rsidP="0013326D">
            <w:pPr>
              <w:rPr>
                <w:color w:val="000000"/>
              </w:rPr>
            </w:pPr>
            <w:r w:rsidRPr="004D42BB">
              <w:rPr>
                <w:color w:val="000000"/>
              </w:rPr>
              <w:t>Second Beach</w:t>
            </w:r>
          </w:p>
        </w:tc>
        <w:tc>
          <w:tcPr>
            <w:tcW w:w="2835" w:type="dxa"/>
            <w:noWrap/>
            <w:hideMark/>
          </w:tcPr>
          <w:p w14:paraId="14D8420C" w14:textId="77777777" w:rsidR="00C34E5F" w:rsidRPr="004D42BB" w:rsidRDefault="00C34E5F" w:rsidP="0013326D">
            <w:pPr>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13326D">
            <w:pPr>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13326D">
            <w:pPr>
              <w:rPr>
                <w:color w:val="000000"/>
              </w:rPr>
            </w:pPr>
            <w:r w:rsidRPr="004D42BB">
              <w:rPr>
                <w:color w:val="000000"/>
              </w:rPr>
              <w:t>KCCA19</w:t>
            </w:r>
          </w:p>
        </w:tc>
        <w:tc>
          <w:tcPr>
            <w:tcW w:w="2669" w:type="dxa"/>
            <w:noWrap/>
            <w:hideMark/>
          </w:tcPr>
          <w:p w14:paraId="6F28ACD8" w14:textId="77777777" w:rsidR="00C34E5F" w:rsidRPr="004D42BB" w:rsidRDefault="00C34E5F" w:rsidP="0013326D">
            <w:pPr>
              <w:rPr>
                <w:color w:val="000000"/>
              </w:rPr>
            </w:pPr>
            <w:r w:rsidRPr="004D42BB">
              <w:rPr>
                <w:color w:val="000000"/>
              </w:rPr>
              <w:t>Wizard Islet North</w:t>
            </w:r>
          </w:p>
        </w:tc>
        <w:tc>
          <w:tcPr>
            <w:tcW w:w="2835" w:type="dxa"/>
            <w:noWrap/>
            <w:hideMark/>
          </w:tcPr>
          <w:p w14:paraId="067BC65F" w14:textId="77777777" w:rsidR="00C34E5F" w:rsidRPr="004D42BB" w:rsidRDefault="00C34E5F" w:rsidP="0013326D">
            <w:pPr>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13326D">
            <w:pPr>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13326D">
            <w:pPr>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13326D">
            <w:pPr>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13326D">
            <w:pPr>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13326D">
            <w:pPr>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13326D">
            <w:pPr>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13326D">
            <w:pPr>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13326D">
            <w:pPr>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13326D">
            <w:pPr>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384FF527" w:rsidR="0017314E" w:rsidRDefault="0017314E" w:rsidP="00F122DB">
      <w:r>
        <w:rPr>
          <w:b/>
        </w:rPr>
        <w:lastRenderedPageBreak/>
        <w:t>T</w:t>
      </w:r>
      <w:r w:rsidRPr="001B22A8">
        <w:rPr>
          <w:b/>
        </w:rPr>
        <w:t xml:space="preserve">able </w:t>
      </w:r>
      <w:r w:rsidR="003840BD">
        <w:rPr>
          <w:b/>
        </w:rPr>
        <w:t>S1.</w:t>
      </w:r>
      <w:r w:rsidR="00F2075E">
        <w:rPr>
          <w:b/>
        </w:rPr>
        <w:t>3</w:t>
      </w:r>
      <w:r>
        <w:t>. Wet weight estimates for each invertebrate species used to calculate total biomass for Reef Life Survey data. We used shell-free wet weight for species with large shells (e</w:t>
      </w:r>
      <w:r w:rsidR="0067279B">
        <w:t>.</w:t>
      </w:r>
      <w:r>
        <w:t xml:space="preserve">g. hermit crabs, snails). When weight information was unavailable for a species, we used estimates from the closest relative or most similarly sized species available. </w:t>
      </w:r>
      <w:r w:rsidRPr="00E763F3">
        <w:t xml:space="preserve">For </w:t>
      </w:r>
      <w:r>
        <w:t xml:space="preserve">the three species we measured </w:t>
      </w:r>
      <w:r w:rsidRPr="00B42CBE">
        <w:rPr>
          <w:iCs/>
        </w:rPr>
        <w:t>in situ</w:t>
      </w:r>
      <w:r>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Pr>
          <w:color w:val="000000"/>
        </w:rPr>
        <w:t>,</w:t>
      </w:r>
      <w:r w:rsidRPr="00E763F3">
        <w:rPr>
          <w:color w:val="000000"/>
        </w:rPr>
        <w:t xml:space="preserve"> 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C27264">
            <w:pPr>
              <w:jc w:val="left"/>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C27264">
            <w:pPr>
              <w:jc w:val="left"/>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C27264">
            <w:pPr>
              <w:jc w:val="left"/>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C27264">
            <w:pPr>
              <w:jc w:val="left"/>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C27264">
            <w:pPr>
              <w:jc w:val="left"/>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C27264">
            <w:pPr>
              <w:jc w:val="left"/>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C27264">
            <w:pPr>
              <w:jc w:val="left"/>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C27264">
            <w:pPr>
              <w:jc w:val="left"/>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C27264">
            <w:pPr>
              <w:jc w:val="left"/>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C27264">
            <w:pPr>
              <w:jc w:val="left"/>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C27264">
            <w:pPr>
              <w:jc w:val="left"/>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01B22F6" w14:textId="77777777" w:rsidTr="000D7388">
        <w:trPr>
          <w:trHeight w:val="320"/>
        </w:trPr>
        <w:tc>
          <w:tcPr>
            <w:tcW w:w="3162" w:type="dxa"/>
            <w:noWrap/>
            <w:hideMark/>
          </w:tcPr>
          <w:p w14:paraId="352F8AA8" w14:textId="77777777" w:rsidR="0017314E" w:rsidRPr="00E763F3" w:rsidRDefault="0017314E" w:rsidP="00C27264">
            <w:pPr>
              <w:jc w:val="left"/>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E4E6239"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32EDA088" w14:textId="77777777" w:rsidTr="000D7388">
        <w:trPr>
          <w:trHeight w:val="320"/>
        </w:trPr>
        <w:tc>
          <w:tcPr>
            <w:tcW w:w="3162" w:type="dxa"/>
            <w:noWrap/>
            <w:hideMark/>
          </w:tcPr>
          <w:p w14:paraId="3C1913C1" w14:textId="77777777" w:rsidR="0017314E" w:rsidRPr="00E763F3" w:rsidRDefault="0017314E" w:rsidP="00C27264">
            <w:pPr>
              <w:jc w:val="left"/>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0C1C40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proofErr w:type="spellStart"/>
            <w:r w:rsidRPr="00B51A9A">
              <w:rPr>
                <w:i/>
                <w:color w:val="000000"/>
                <w:sz w:val="20"/>
                <w:szCs w:val="20"/>
              </w:rPr>
              <w:t>Phyllolithodes</w:t>
            </w:r>
            <w:proofErr w:type="spellEnd"/>
            <w:r w:rsidRPr="00B51A9A">
              <w:rPr>
                <w:i/>
                <w:color w:val="000000"/>
                <w:sz w:val="20"/>
                <w:szCs w:val="20"/>
              </w:rPr>
              <w:t xml:space="preserve"> </w:t>
            </w:r>
            <w:proofErr w:type="spellStart"/>
            <w:r w:rsidRPr="00B51A9A">
              <w:rPr>
                <w:i/>
                <w:color w:val="000000"/>
                <w:sz w:val="20"/>
                <w:szCs w:val="20"/>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C27264">
            <w:pPr>
              <w:jc w:val="left"/>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C27264">
            <w:pPr>
              <w:jc w:val="left"/>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C27264">
            <w:pPr>
              <w:jc w:val="left"/>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C27264">
            <w:pPr>
              <w:jc w:val="left"/>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C27264">
            <w:pPr>
              <w:jc w:val="left"/>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C27264">
            <w:pPr>
              <w:jc w:val="left"/>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C27264">
            <w:pPr>
              <w:jc w:val="left"/>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C27264">
            <w:pPr>
              <w:jc w:val="left"/>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C27264">
            <w:pPr>
              <w:jc w:val="left"/>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C27264">
            <w:pPr>
              <w:jc w:val="left"/>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C27264">
            <w:pPr>
              <w:jc w:val="left"/>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C27264">
            <w:pPr>
              <w:jc w:val="left"/>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C27264">
            <w:pPr>
              <w:jc w:val="left"/>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C27264">
            <w:pPr>
              <w:jc w:val="left"/>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C27264">
            <w:pPr>
              <w:jc w:val="left"/>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C27264">
            <w:pPr>
              <w:jc w:val="left"/>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C27264">
            <w:pPr>
              <w:jc w:val="left"/>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638E177F" w14:textId="77777777" w:rsidTr="000D7388">
        <w:trPr>
          <w:trHeight w:val="320"/>
        </w:trPr>
        <w:tc>
          <w:tcPr>
            <w:tcW w:w="3162" w:type="dxa"/>
            <w:noWrap/>
            <w:hideMark/>
          </w:tcPr>
          <w:p w14:paraId="1D91F760"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C27264">
            <w:pPr>
              <w:jc w:val="left"/>
              <w:rPr>
                <w:color w:val="000000"/>
                <w:sz w:val="20"/>
                <w:szCs w:val="20"/>
              </w:rPr>
            </w:pPr>
            <w:r w:rsidRPr="00E763F3">
              <w:rPr>
                <w:color w:val="000000"/>
                <w:sz w:val="20"/>
                <w:szCs w:val="20"/>
              </w:rPr>
              <w:t>146.18</w:t>
            </w:r>
          </w:p>
        </w:tc>
        <w:tc>
          <w:tcPr>
            <w:tcW w:w="4706" w:type="dxa"/>
            <w:noWrap/>
            <w:hideMark/>
          </w:tcPr>
          <w:p w14:paraId="3FBD7DC0" w14:textId="77777777" w:rsidR="0017314E" w:rsidRPr="00E763F3" w:rsidRDefault="0017314E" w:rsidP="00C27264">
            <w:pPr>
              <w:jc w:val="left"/>
              <w:rPr>
                <w:color w:val="000000"/>
                <w:sz w:val="20"/>
                <w:szCs w:val="20"/>
              </w:rPr>
            </w:pPr>
            <w:r w:rsidRPr="00E763F3">
              <w:rPr>
                <w:color w:val="000000"/>
                <w:sz w:val="20"/>
                <w:szCs w:val="20"/>
              </w:rPr>
              <w:t>Peters et al 2019, Pisaster giganteus</w:t>
            </w:r>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C27264">
            <w:pPr>
              <w:jc w:val="left"/>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C27264">
            <w:pPr>
              <w:jc w:val="left"/>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C27264">
            <w:pPr>
              <w:jc w:val="left"/>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C27264">
            <w:pPr>
              <w:jc w:val="left"/>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C27264">
            <w:pPr>
              <w:jc w:val="left"/>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C27264">
            <w:pPr>
              <w:jc w:val="left"/>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C27264">
            <w:pPr>
              <w:jc w:val="left"/>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C27264">
            <w:pPr>
              <w:jc w:val="left"/>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C27264">
            <w:pPr>
              <w:jc w:val="left"/>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C27264">
            <w:pPr>
              <w:jc w:val="left"/>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C27264">
            <w:pPr>
              <w:jc w:val="left"/>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C27264">
            <w:pPr>
              <w:jc w:val="left"/>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C27264">
            <w:pPr>
              <w:jc w:val="left"/>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C27264">
            <w:pPr>
              <w:jc w:val="left"/>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C27264">
            <w:pPr>
              <w:jc w:val="left"/>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C27264">
            <w:pPr>
              <w:jc w:val="left"/>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1B6659F4" w14:textId="77777777" w:rsidTr="000D7388">
        <w:trPr>
          <w:trHeight w:val="320"/>
        </w:trPr>
        <w:tc>
          <w:tcPr>
            <w:tcW w:w="3162" w:type="dxa"/>
            <w:noWrap/>
            <w:hideMark/>
          </w:tcPr>
          <w:p w14:paraId="58EE436D" w14:textId="77777777" w:rsidR="0017314E" w:rsidRPr="00E763F3" w:rsidRDefault="0017314E" w:rsidP="00C27264">
            <w:pPr>
              <w:jc w:val="left"/>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C27264">
            <w:pPr>
              <w:jc w:val="left"/>
              <w:rPr>
                <w:color w:val="000000"/>
                <w:sz w:val="20"/>
                <w:szCs w:val="20"/>
              </w:rPr>
            </w:pPr>
            <w:r w:rsidRPr="00E763F3">
              <w:rPr>
                <w:color w:val="000000"/>
                <w:sz w:val="20"/>
                <w:szCs w:val="20"/>
              </w:rPr>
              <w:t>319.31</w:t>
            </w:r>
          </w:p>
        </w:tc>
        <w:tc>
          <w:tcPr>
            <w:tcW w:w="4706" w:type="dxa"/>
            <w:noWrap/>
            <w:hideMark/>
          </w:tcPr>
          <w:p w14:paraId="00B42E71" w14:textId="77777777" w:rsidR="0017314E" w:rsidRPr="00E763F3" w:rsidRDefault="0017314E" w:rsidP="00C27264">
            <w:pPr>
              <w:jc w:val="left"/>
              <w:rPr>
                <w:color w:val="000000"/>
                <w:sz w:val="20"/>
                <w:szCs w:val="20"/>
              </w:rPr>
            </w:pPr>
            <w:r w:rsidRPr="00E763F3">
              <w:rPr>
                <w:color w:val="000000"/>
                <w:sz w:val="20"/>
                <w:szCs w:val="20"/>
              </w:rPr>
              <w:t xml:space="preserve">Peters et al 2019, </w:t>
            </w:r>
            <w:proofErr w:type="spellStart"/>
            <w:r w:rsidRPr="00B51A9A">
              <w:rPr>
                <w:i/>
                <w:color w:val="000000"/>
                <w:sz w:val="20"/>
                <w:szCs w:val="20"/>
              </w:rPr>
              <w:t>Apostichopus</w:t>
            </w:r>
            <w:proofErr w:type="spellEnd"/>
            <w:r w:rsidRPr="00B51A9A">
              <w:rPr>
                <w:i/>
                <w:color w:val="000000"/>
                <w:sz w:val="20"/>
                <w:szCs w:val="20"/>
              </w:rPr>
              <w:t xml:space="preserve"> </w:t>
            </w:r>
            <w:proofErr w:type="spellStart"/>
            <w:r w:rsidRPr="00B51A9A">
              <w:rPr>
                <w:i/>
                <w:color w:val="000000"/>
                <w:sz w:val="20"/>
                <w:szCs w:val="20"/>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C27264">
            <w:pPr>
              <w:jc w:val="left"/>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C27264">
            <w:pPr>
              <w:jc w:val="left"/>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C27264">
            <w:pPr>
              <w:jc w:val="left"/>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C27264">
            <w:pPr>
              <w:jc w:val="left"/>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C27264">
            <w:pPr>
              <w:jc w:val="left"/>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C27264">
            <w:pPr>
              <w:jc w:val="left"/>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C27264">
            <w:pPr>
              <w:jc w:val="left"/>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C27264">
            <w:pPr>
              <w:jc w:val="left"/>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C27264">
            <w:pPr>
              <w:jc w:val="left"/>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C27264">
            <w:pPr>
              <w:jc w:val="left"/>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C27264">
            <w:pPr>
              <w:jc w:val="left"/>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C27264">
            <w:pPr>
              <w:jc w:val="left"/>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C27264">
            <w:pPr>
              <w:jc w:val="left"/>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C27264">
            <w:pPr>
              <w:jc w:val="left"/>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C27264">
            <w:pPr>
              <w:jc w:val="left"/>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C27264">
            <w:pPr>
              <w:jc w:val="left"/>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C27264">
            <w:pPr>
              <w:jc w:val="left"/>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C27264">
            <w:pPr>
              <w:jc w:val="left"/>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C27264">
            <w:pPr>
              <w:jc w:val="left"/>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C27264">
            <w:pPr>
              <w:jc w:val="left"/>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C27264">
            <w:pPr>
              <w:jc w:val="left"/>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C27264">
            <w:pPr>
              <w:jc w:val="left"/>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C27264">
            <w:pPr>
              <w:jc w:val="left"/>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C27264">
            <w:pPr>
              <w:jc w:val="left"/>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C27264">
            <w:pPr>
              <w:jc w:val="left"/>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C27264">
            <w:pPr>
              <w:jc w:val="left"/>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pellucida</w:t>
            </w:r>
          </w:p>
        </w:tc>
        <w:tc>
          <w:tcPr>
            <w:tcW w:w="1630" w:type="dxa"/>
            <w:noWrap/>
            <w:hideMark/>
          </w:tcPr>
          <w:p w14:paraId="287558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C27264">
            <w:pPr>
              <w:jc w:val="left"/>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C27264">
            <w:pPr>
              <w:jc w:val="left"/>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C27264">
            <w:pPr>
              <w:jc w:val="left"/>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C27264">
            <w:pPr>
              <w:jc w:val="left"/>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C27264">
            <w:pPr>
              <w:jc w:val="left"/>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C27264">
            <w:pPr>
              <w:jc w:val="left"/>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C27264">
            <w:pPr>
              <w:jc w:val="left"/>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C27264">
            <w:pPr>
              <w:jc w:val="left"/>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C27264">
            <w:pPr>
              <w:jc w:val="left"/>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C27264">
            <w:pPr>
              <w:jc w:val="left"/>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C27264">
            <w:pPr>
              <w:jc w:val="left"/>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C27264">
            <w:pPr>
              <w:jc w:val="left"/>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C27264">
            <w:pPr>
              <w:jc w:val="left"/>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C27264">
            <w:pPr>
              <w:jc w:val="left"/>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C27264">
            <w:pPr>
              <w:jc w:val="left"/>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C27264">
            <w:pPr>
              <w:jc w:val="left"/>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59EE2889" w:rsidR="00792779" w:rsidRDefault="00792779" w:rsidP="00F122DB">
      <w:r w:rsidRPr="00E83D6E">
        <w:rPr>
          <w:b/>
        </w:rPr>
        <w:t xml:space="preserve">Table </w:t>
      </w:r>
      <w:r w:rsidR="003840BD">
        <w:rPr>
          <w:b/>
        </w:rPr>
        <w:t>S1.</w:t>
      </w:r>
      <w:r w:rsidR="00F2075E">
        <w:rPr>
          <w:b/>
        </w:rPr>
        <w:t>4</w:t>
      </w:r>
      <w: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t>df</w:t>
      </w:r>
      <w:proofErr w:type="spellEnd"/>
      <w:r>
        <w:t xml:space="preserve"> is the degrees of freedom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pPr>
            <w:r>
              <w:t xml:space="preserve">AA + SHD + T + D + </w:t>
            </w:r>
            <w:proofErr w:type="gramStart"/>
            <w:r>
              <w:t>AA:T</w:t>
            </w:r>
            <w:proofErr w:type="gramEnd"/>
            <w: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pPr>
            <w:r>
              <w:t xml:space="preserve">AA + SID + T + D + </w:t>
            </w:r>
            <w:proofErr w:type="gramStart"/>
            <w:r>
              <w:t>AA:T</w:t>
            </w:r>
            <w:proofErr w:type="gramEnd"/>
            <w: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pPr>
            <w:r>
              <w:t xml:space="preserve">AB + SHD + T + D + </w:t>
            </w:r>
            <w:proofErr w:type="gramStart"/>
            <w:r>
              <w:t>AB:T</w:t>
            </w:r>
            <w:proofErr w:type="gramEnd"/>
            <w: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pPr>
            <w:r>
              <w:t xml:space="preserve">AB + SID + T + D + </w:t>
            </w:r>
            <w:proofErr w:type="gramStart"/>
            <w:r>
              <w:t>AB:T</w:t>
            </w:r>
            <w:proofErr w:type="gramEnd"/>
            <w: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227245A4" w:rsidR="00792779" w:rsidRPr="00F122DB" w:rsidRDefault="00792779" w:rsidP="00F122DB">
      <w:pPr>
        <w:rPr>
          <w:b/>
        </w:rPr>
      </w:pPr>
      <w:r w:rsidRPr="00A15B36">
        <w:rPr>
          <w:b/>
        </w:rPr>
        <w:t xml:space="preserve">Table </w:t>
      </w:r>
      <w:r w:rsidR="003840BD">
        <w:rPr>
          <w:b/>
        </w:rPr>
        <w:t>S1.</w:t>
      </w:r>
      <w:r w:rsidR="00F2075E">
        <w:rPr>
          <w:b/>
        </w:rPr>
        <w:t>5</w:t>
      </w:r>
      <w: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t xml:space="preserve">site. </w:t>
      </w:r>
      <w:proofErr w:type="spellStart"/>
      <w:r>
        <w:t>df</w:t>
      </w:r>
      <w:proofErr w:type="spellEnd"/>
      <w:r>
        <w:t xml:space="preserve"> is the degrees of freedom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pPr>
            <w:r>
              <w:t xml:space="preserve">AB + SHD + KS + KB + T + D + </w:t>
            </w:r>
            <w:proofErr w:type="gramStart"/>
            <w:r>
              <w:t>AB:T</w:t>
            </w:r>
            <w:proofErr w:type="gramEnd"/>
            <w: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pPr>
            <w:r>
              <w:t>A</w:t>
            </w:r>
            <w:r w:rsidR="00F77F4A">
              <w:t>A</w:t>
            </w:r>
            <w:r>
              <w:t xml:space="preserve"> + S</w:t>
            </w:r>
            <w:r w:rsidR="00F77F4A">
              <w:t>H</w:t>
            </w:r>
            <w:r>
              <w:t xml:space="preserve">D + KS + KB + T + D + </w:t>
            </w:r>
            <w:proofErr w:type="gramStart"/>
            <w:r>
              <w:t>A</w:t>
            </w:r>
            <w:r w:rsidR="00F77F4A">
              <w:t>A</w:t>
            </w:r>
            <w:r>
              <w:t>:T</w:t>
            </w:r>
            <w:proofErr w:type="gramEnd"/>
            <w:r>
              <w:t xml:space="preserve"> + A</w:t>
            </w:r>
            <w:r w:rsidR="00F77F4A">
              <w:t>A</w:t>
            </w:r>
            <w: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pPr>
            <w:r>
              <w:t>AA + S</w:t>
            </w:r>
            <w:r w:rsidR="00F77F4A">
              <w:t>I</w:t>
            </w:r>
            <w:r>
              <w:t xml:space="preserve">D + KS + KB + T + D + </w:t>
            </w:r>
            <w:proofErr w:type="gramStart"/>
            <w:r>
              <w:t>AA:T</w:t>
            </w:r>
            <w:proofErr w:type="gramEnd"/>
            <w: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pPr>
            <w:r>
              <w:t>A</w:t>
            </w:r>
            <w:r w:rsidR="00F77F4A">
              <w:t>B</w:t>
            </w:r>
            <w:r>
              <w:t xml:space="preserve"> + SID + KS + KB + T + D + </w:t>
            </w:r>
            <w:proofErr w:type="gramStart"/>
            <w:r>
              <w:t>A</w:t>
            </w:r>
            <w:r w:rsidR="00F77F4A">
              <w:t>B</w:t>
            </w:r>
            <w:r>
              <w:t>:T</w:t>
            </w:r>
            <w:proofErr w:type="gramEnd"/>
            <w:r>
              <w:t xml:space="preserve"> + A</w:t>
            </w:r>
            <w:r w:rsidR="00F77F4A">
              <w:t>B</w:t>
            </w:r>
            <w: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3B292D87" w:rsidR="005E3C73" w:rsidRPr="00DB42F5" w:rsidRDefault="005E3C73" w:rsidP="005E3C73">
      <w:pPr>
        <w:spacing w:line="480" w:lineRule="auto"/>
      </w:pPr>
      <w:r w:rsidRPr="000C5121">
        <w:rPr>
          <w:b/>
          <w:bCs/>
        </w:rPr>
        <w:lastRenderedPageBreak/>
        <w:t xml:space="preserve">Table </w:t>
      </w:r>
      <w:r w:rsidR="003840BD">
        <w:rPr>
          <w:b/>
          <w:bCs/>
        </w:rPr>
        <w:t>S1.</w:t>
      </w:r>
      <w:r>
        <w:rPr>
          <w:b/>
          <w:bCs/>
        </w:rPr>
        <w:t>6</w:t>
      </w:r>
      <w:r w:rsidRPr="000C5121">
        <w:rPr>
          <w:b/>
          <w:bCs/>
        </w:rPr>
        <w:t>.</w:t>
      </w:r>
      <w:r>
        <w:t xml:space="preserve"> Excretion rate model to determine log transformed NH₄⁺ excretion rate (</w:t>
      </w:r>
      <w:proofErr w:type="spellStart"/>
      <w:r>
        <w:t>uM</w:t>
      </w:r>
      <w:proofErr w:type="spellEnd"/>
      <w:r>
        <w:t>/hour/L) for California sea cucumbers (</w:t>
      </w:r>
      <w:proofErr w:type="spellStart"/>
      <w:r>
        <w:rPr>
          <w:i/>
          <w:iCs/>
        </w:rPr>
        <w:t>Apostichopus</w:t>
      </w:r>
      <w:proofErr w:type="spellEnd"/>
      <w:r>
        <w:rPr>
          <w:i/>
          <w:iCs/>
        </w:rPr>
        <w:t xml:space="preserve"> </w:t>
      </w:r>
      <w:proofErr w:type="spellStart"/>
      <w:r>
        <w:rPr>
          <w:i/>
          <w:iCs/>
        </w:rPr>
        <w:t>californicus</w:t>
      </w:r>
      <w:proofErr w:type="spellEnd"/>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35C46A36" w:rsidR="005E3C73" w:rsidRPr="00DB42F5" w:rsidRDefault="005E3C73" w:rsidP="005E3C73">
      <w:pPr>
        <w:spacing w:line="480" w:lineRule="auto"/>
      </w:pPr>
      <w:r w:rsidRPr="000C5121">
        <w:rPr>
          <w:b/>
          <w:bCs/>
        </w:rPr>
        <w:t xml:space="preserve">Table </w:t>
      </w:r>
      <w:r w:rsidR="003840BD">
        <w:rPr>
          <w:b/>
          <w:bCs/>
        </w:rPr>
        <w:t>S1.</w:t>
      </w:r>
      <w:r>
        <w:rPr>
          <w:b/>
          <w:bCs/>
        </w:rPr>
        <w:t>7</w:t>
      </w:r>
      <w:r w:rsidRPr="000C5121">
        <w:rPr>
          <w:b/>
          <w:bCs/>
        </w:rPr>
        <w:t>.</w:t>
      </w:r>
      <w:r>
        <w:t xml:space="preserve"> Excretion rate model to determine log transformed NH₄⁺ excretion rate (</w:t>
      </w:r>
      <w:proofErr w:type="spellStart"/>
      <w:r>
        <w:t>uM</w:t>
      </w:r>
      <w:proofErr w:type="spellEnd"/>
      <w:r>
        <w:t>/hour/L) for red rock crabs (</w:t>
      </w:r>
      <w:r>
        <w:rPr>
          <w:i/>
          <w:iCs/>
        </w:rPr>
        <w:t xml:space="preserve">Cancer </w:t>
      </w:r>
      <w:proofErr w:type="spellStart"/>
      <w:r>
        <w:rPr>
          <w:i/>
          <w:iCs/>
        </w:rPr>
        <w:t>productus</w:t>
      </w:r>
      <w:proofErr w:type="spellEnd"/>
      <w:r>
        <w:t xml:space="preserve">) based on carapace width (mm). </w:t>
      </w:r>
      <w:r w:rsidRPr="000C5121">
        <w:t>Adjusted R-squared</w:t>
      </w:r>
      <w:r>
        <w:t xml:space="preserve"> for this model is</w:t>
      </w:r>
      <w:r w:rsidRPr="000C5121">
        <w:t xml:space="preserve"> 0.8</w:t>
      </w:r>
      <w:r>
        <w:t>2</w:t>
      </w:r>
    </w:p>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40445665" w14:textId="47675336" w:rsidR="000642CC" w:rsidRDefault="00E85DC2">
      <w:pPr>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Effect of individual families of fishes and invertebrates on among- and within-</w:t>
      </w:r>
      <w:r w:rsidR="00F10A37">
        <w:rPr>
          <w:bCs/>
        </w:rPr>
        <w:t>site</w:t>
      </w:r>
      <w:r w:rsidR="00F10A37" w:rsidRPr="000642CC">
        <w:rPr>
          <w:bCs/>
        </w:rPr>
        <w:t xml:space="preserve"> </w:t>
      </w:r>
      <w:r w:rsidR="000642CC" w:rsidRPr="000642CC">
        <w:rPr>
          <w:bCs/>
        </w:rPr>
        <w:t>variation in ammonium</w:t>
      </w:r>
      <w:r w:rsidR="00F122DB">
        <w:rPr>
          <w:bCs/>
        </w:rPr>
        <w:t>.</w:t>
      </w:r>
    </w:p>
    <w:p w14:paraId="6953E4DB" w14:textId="77777777" w:rsidR="002B081F" w:rsidRPr="000642CC" w:rsidRDefault="002B081F">
      <w:pPr>
        <w:rPr>
          <w:bCs/>
        </w:rPr>
      </w:pPr>
    </w:p>
    <w:p w14:paraId="2FED38AA" w14:textId="77777777" w:rsidR="000642CC" w:rsidRDefault="000642CC">
      <w:pPr>
        <w:rPr>
          <w:b/>
        </w:rPr>
      </w:pPr>
    </w:p>
    <w:p w14:paraId="6A133C31" w14:textId="0B15F886" w:rsidR="000642CC" w:rsidRPr="0096667C" w:rsidRDefault="00B46066" w:rsidP="000642CC">
      <w:pPr>
        <w:spacing w:line="480" w:lineRule="auto"/>
        <w:rPr>
          <w:b/>
          <w:bCs/>
        </w:rPr>
      </w:pPr>
      <w:r>
        <w:rPr>
          <w:b/>
          <w:bCs/>
        </w:rPr>
        <w:t>Regional</w:t>
      </w:r>
      <w:r w:rsidR="00F10A37" w:rsidRPr="0096667C">
        <w:rPr>
          <w:b/>
          <w:bCs/>
        </w:rPr>
        <w:t xml:space="preserve"> </w:t>
      </w:r>
      <w:r w:rsidR="000642CC"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xml:space="preserve">) with the </w:t>
      </w:r>
      <w:commentRangeStart w:id="21"/>
      <w:r w:rsidRPr="00623DD8">
        <w:t>highest R</w:t>
      </w:r>
      <w:r w:rsidRPr="00623DD8">
        <w:rPr>
          <w:vertAlign w:val="superscript"/>
        </w:rPr>
        <w:t>2</w:t>
      </w:r>
      <w:r w:rsidRPr="00623DD8">
        <w:t xml:space="preserve"> values</w:t>
      </w:r>
      <w:commentRangeEnd w:id="21"/>
      <w:r w:rsidR="00F10A37">
        <w:rPr>
          <w:rStyle w:val="CommentReference"/>
        </w:rPr>
        <w:commentReference w:id="21"/>
      </w:r>
      <w:r w:rsidRPr="00623DD8">
        <w:t>.</w:t>
      </w:r>
      <w:r w:rsidR="00E85DC2">
        <w:t xml:space="preserve"> These six families constitute 17% of the total abundance.</w:t>
      </w:r>
    </w:p>
    <w:p w14:paraId="525E97F3" w14:textId="77777777" w:rsidR="000642CC" w:rsidRDefault="000642CC">
      <w:pPr>
        <w:rPr>
          <w:b/>
        </w:rPr>
      </w:pPr>
    </w:p>
    <w:p w14:paraId="3AA39F29" w14:textId="63149376"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Fig</w:t>
      </w:r>
      <w:r w:rsidR="00820A22">
        <w:rPr>
          <w:highlight w:val="green"/>
        </w:rPr>
        <w:t>.</w:t>
      </w:r>
      <w:r w:rsidR="001F1DDA" w:rsidRPr="001F1DDA">
        <w:rPr>
          <w:highlight w:val="green"/>
        </w:rPr>
        <w:t xml:space="preserve"> </w:t>
      </w:r>
      <w:r w:rsidR="003840BD">
        <w:rPr>
          <w:highlight w:val="green"/>
        </w:rPr>
        <w:t>S2.</w:t>
      </w:r>
      <w:r w:rsidR="001F1DDA" w:rsidRPr="001F1DDA">
        <w:rPr>
          <w:highlight w:val="green"/>
        </w:rPr>
        <w:t>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Pr="00275834">
        <w:rPr>
          <w:color w:val="000000"/>
          <w:highlight w:val="green"/>
        </w:rPr>
        <w:t xml:space="preserve">Table </w:t>
      </w:r>
      <w:r w:rsidR="003840BD">
        <w:rPr>
          <w:color w:val="000000"/>
          <w:highlight w:val="green"/>
        </w:rPr>
        <w:t>S2.</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3A43F5DC" w:rsidR="00435ABE" w:rsidRDefault="00435ABE" w:rsidP="002A1EF5">
      <w:r>
        <w:rPr>
          <w:b/>
        </w:rPr>
        <w:t xml:space="preserve">Figure </w:t>
      </w:r>
      <w:r w:rsidR="003840BD">
        <w:rPr>
          <w:b/>
        </w:rPr>
        <w:t>S2.</w:t>
      </w:r>
      <w:r>
        <w:rPr>
          <w:b/>
        </w:rPr>
        <w:t xml:space="preserve">1. </w:t>
      </w:r>
      <w:r>
        <w:t>M</w:t>
      </w:r>
      <w:r w:rsidRPr="009E2DF2">
        <w:t>odel</w:t>
      </w:r>
      <w:r w:rsidR="002B081F">
        <w:t>-</w:t>
      </w:r>
      <w:r w:rsidRPr="009E2DF2">
        <w:t xml:space="preserve">generated predictions </w:t>
      </w:r>
      <w:r w:rsidR="005200FA">
        <w:t xml:space="preserve">of ammonium concentrations in relation to abundance across rocky reef sites </w:t>
      </w:r>
      <w:r w:rsidRPr="009E2DF2">
        <w:t xml:space="preserve">for </w:t>
      </w:r>
      <w:r w:rsidR="005200FA">
        <w:t xml:space="preserve">the </w:t>
      </w:r>
      <w:r w:rsidRPr="009E2DF2">
        <w:t xml:space="preserve">6 </w:t>
      </w:r>
      <w:r w:rsidR="005200FA">
        <w:t xml:space="preserve">animal </w:t>
      </w:r>
      <w:r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0C8D4EA6" w:rsidR="002B081F" w:rsidRPr="000D7435" w:rsidRDefault="002B081F" w:rsidP="002B081F">
      <w:r w:rsidRPr="000D7435">
        <w:rPr>
          <w:b/>
        </w:rPr>
        <w:t xml:space="preserve">Table </w:t>
      </w:r>
      <w:r w:rsidR="003840BD">
        <w:rPr>
          <w:b/>
        </w:rPr>
        <w:t>S2.</w:t>
      </w:r>
      <w:r>
        <w:rPr>
          <w:b/>
        </w:rPr>
        <w:t>1</w:t>
      </w:r>
      <w:r w:rsidRPr="000D7435">
        <w:rPr>
          <w:b/>
        </w:rPr>
        <w:t>.</w:t>
      </w:r>
      <w:r w:rsidRPr="000D7435">
        <w:t xml:space="preserve"> Model summaries from the </w:t>
      </w:r>
      <w:r>
        <w:t>among</w:t>
      </w:r>
      <w:r w:rsidRPr="000D7435">
        <w:t xml:space="preserve">-site, </w:t>
      </w:r>
      <w:r>
        <w:t>meso-</w:t>
      </w:r>
      <w:r w:rsidRPr="000D7435">
        <w:t xml:space="preserve">scal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2087E0A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00442460" w14:textId="4E3ED7A4" w:rsidR="00EB4F90" w:rsidRPr="00EB4F90" w:rsidRDefault="00EB4F90" w:rsidP="00EB4F90">
            <w:pPr>
              <w:rPr>
                <w:b/>
                <w:bCs/>
              </w:rPr>
            </w:pPr>
            <w:proofErr w:type="spellStart"/>
            <w:r w:rsidRPr="00EB4F90">
              <w:rPr>
                <w:b/>
                <w:bCs/>
              </w:rPr>
              <w:t>Sebastidae</w:t>
            </w:r>
            <w:proofErr w:type="spellEnd"/>
          </w:p>
        </w:tc>
        <w:tc>
          <w:tcPr>
            <w:tcW w:w="1300" w:type="dxa"/>
            <w:noWrap/>
            <w:hideMark/>
          </w:tcPr>
          <w:p w14:paraId="51342AA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550FDA" w14:textId="5D8C71F1"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EB4F90">
            <w:pPr>
              <w:rPr>
                <w:b/>
                <w:bCs/>
                <w:color w:val="000000"/>
              </w:rPr>
            </w:pPr>
            <w:r w:rsidRPr="00EB4F90">
              <w:rPr>
                <w:b/>
                <w:bCs/>
                <w:color w:val="000000"/>
              </w:rPr>
              <w:t>z-value</w:t>
            </w:r>
          </w:p>
        </w:tc>
        <w:tc>
          <w:tcPr>
            <w:tcW w:w="1300" w:type="dxa"/>
            <w:noWrap/>
            <w:hideMark/>
          </w:tcPr>
          <w:p w14:paraId="5CCF8756" w14:textId="205791D0" w:rsidR="00EB4F90" w:rsidRPr="00EB4F90" w:rsidRDefault="00EB4F90" w:rsidP="00EB4F90">
            <w:pPr>
              <w:rPr>
                <w:b/>
                <w:bCs/>
                <w:color w:val="000000"/>
              </w:rPr>
            </w:pPr>
            <w:r w:rsidRPr="00EB4F90">
              <w:rPr>
                <w:b/>
                <w:bCs/>
                <w:color w:val="000000"/>
              </w:rPr>
              <w:t>p-value</w:t>
            </w:r>
          </w:p>
        </w:tc>
      </w:tr>
      <w:tr w:rsidR="00EB4F90" w:rsidRPr="00EB4F90" w14:paraId="0D25D4F6" w14:textId="77777777" w:rsidTr="00EB4F90">
        <w:trPr>
          <w:trHeight w:val="320"/>
        </w:trPr>
        <w:tc>
          <w:tcPr>
            <w:tcW w:w="2580" w:type="dxa"/>
            <w:noWrap/>
            <w:hideMark/>
          </w:tcPr>
          <w:p w14:paraId="17C274E2" w14:textId="77777777" w:rsidR="00EB4F90" w:rsidRPr="00EB4F90" w:rsidRDefault="00EB4F90" w:rsidP="00EB4F90">
            <w:pPr>
              <w:rPr>
                <w:color w:val="000000"/>
              </w:rPr>
            </w:pPr>
            <w:r w:rsidRPr="00EB4F90">
              <w:rPr>
                <w:color w:val="000000"/>
              </w:rPr>
              <w:t>Intercept</w:t>
            </w:r>
          </w:p>
        </w:tc>
        <w:tc>
          <w:tcPr>
            <w:tcW w:w="1300"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EB4F90">
        <w:trPr>
          <w:trHeight w:val="320"/>
        </w:trPr>
        <w:tc>
          <w:tcPr>
            <w:tcW w:w="2580" w:type="dxa"/>
            <w:noWrap/>
            <w:hideMark/>
          </w:tcPr>
          <w:p w14:paraId="7F67A0E7" w14:textId="77777777" w:rsidR="00EB4F90" w:rsidRPr="00EB4F90" w:rsidRDefault="00EB4F90" w:rsidP="00EB4F90">
            <w:pPr>
              <w:rPr>
                <w:color w:val="000000"/>
              </w:rPr>
            </w:pPr>
            <w:r w:rsidRPr="00EB4F90">
              <w:rPr>
                <w:color w:val="000000"/>
              </w:rPr>
              <w:t>Abundance</w:t>
            </w:r>
          </w:p>
        </w:tc>
        <w:tc>
          <w:tcPr>
            <w:tcW w:w="1300"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EB4F90">
        <w:trPr>
          <w:trHeight w:val="320"/>
        </w:trPr>
        <w:tc>
          <w:tcPr>
            <w:tcW w:w="2580" w:type="dxa"/>
            <w:noWrap/>
            <w:hideMark/>
          </w:tcPr>
          <w:p w14:paraId="28C5C194" w14:textId="77777777" w:rsidR="00EB4F90" w:rsidRPr="00EB4F90" w:rsidRDefault="00EB4F90" w:rsidP="00EB4F90">
            <w:pPr>
              <w:rPr>
                <w:color w:val="000000"/>
              </w:rPr>
            </w:pPr>
            <w:r w:rsidRPr="00EB4F90">
              <w:rPr>
                <w:color w:val="000000"/>
              </w:rPr>
              <w:t>Tide exchange</w:t>
            </w:r>
          </w:p>
        </w:tc>
        <w:tc>
          <w:tcPr>
            <w:tcW w:w="1300"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EB4F90">
        <w:trPr>
          <w:trHeight w:val="320"/>
        </w:trPr>
        <w:tc>
          <w:tcPr>
            <w:tcW w:w="2580" w:type="dxa"/>
            <w:noWrap/>
            <w:hideMark/>
          </w:tcPr>
          <w:p w14:paraId="15355BE6" w14:textId="77777777" w:rsidR="00EB4F90" w:rsidRPr="00EB4F90" w:rsidRDefault="00EB4F90" w:rsidP="00EB4F90">
            <w:pPr>
              <w:rPr>
                <w:color w:val="000000"/>
              </w:rPr>
            </w:pPr>
            <w:r w:rsidRPr="00EB4F90">
              <w:rPr>
                <w:color w:val="000000"/>
              </w:rPr>
              <w:t>Biodiversity</w:t>
            </w:r>
          </w:p>
        </w:tc>
        <w:tc>
          <w:tcPr>
            <w:tcW w:w="1300"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EB4F90">
        <w:trPr>
          <w:trHeight w:val="320"/>
        </w:trPr>
        <w:tc>
          <w:tcPr>
            <w:tcW w:w="2580" w:type="dxa"/>
            <w:noWrap/>
            <w:hideMark/>
          </w:tcPr>
          <w:p w14:paraId="342EEE44" w14:textId="77777777" w:rsidR="00EB4F90" w:rsidRPr="00EB4F90" w:rsidRDefault="00EB4F90" w:rsidP="00EB4F90">
            <w:pPr>
              <w:rPr>
                <w:color w:val="000000"/>
              </w:rPr>
            </w:pPr>
            <w:r w:rsidRPr="00EB4F90">
              <w:rPr>
                <w:color w:val="000000"/>
              </w:rPr>
              <w:t>Depth</w:t>
            </w:r>
          </w:p>
        </w:tc>
        <w:tc>
          <w:tcPr>
            <w:tcW w:w="1300"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EB4F90">
        <w:trPr>
          <w:trHeight w:val="320"/>
        </w:trPr>
        <w:tc>
          <w:tcPr>
            <w:tcW w:w="2580" w:type="dxa"/>
            <w:noWrap/>
            <w:hideMark/>
          </w:tcPr>
          <w:p w14:paraId="401A86F5" w14:textId="77777777" w:rsidR="00EB4F90" w:rsidRPr="00EB4F90" w:rsidRDefault="00EB4F90" w:rsidP="00EB4F90">
            <w:pPr>
              <w:rPr>
                <w:color w:val="000000"/>
              </w:rPr>
            </w:pPr>
            <w:proofErr w:type="spellStart"/>
            <w:proofErr w:type="gramStart"/>
            <w:r w:rsidRPr="00EB4F90">
              <w:rPr>
                <w:color w:val="000000"/>
              </w:rPr>
              <w:t>Abundance:Tide</w:t>
            </w:r>
            <w:proofErr w:type="spellEnd"/>
            <w:proofErr w:type="gramEnd"/>
          </w:p>
        </w:tc>
        <w:tc>
          <w:tcPr>
            <w:tcW w:w="1300"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CB7B7BA"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65EB320" w14:textId="423802A1" w:rsidR="00EB4F90" w:rsidRPr="00EB4F90" w:rsidRDefault="00EB4F90" w:rsidP="00EB4F90">
            <w:pPr>
              <w:rPr>
                <w:b/>
                <w:bCs/>
              </w:rPr>
            </w:pPr>
            <w:proofErr w:type="spellStart"/>
            <w:r w:rsidRPr="00EB4F90">
              <w:rPr>
                <w:b/>
                <w:bCs/>
              </w:rPr>
              <w:t>Muricidae</w:t>
            </w:r>
            <w:proofErr w:type="spellEnd"/>
          </w:p>
        </w:tc>
        <w:tc>
          <w:tcPr>
            <w:tcW w:w="1300" w:type="dxa"/>
            <w:noWrap/>
            <w:hideMark/>
          </w:tcPr>
          <w:p w14:paraId="2A0AC019"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9784117" w14:textId="31EB05E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EB4F90">
            <w:pPr>
              <w:rPr>
                <w:b/>
                <w:bCs/>
                <w:color w:val="000000"/>
              </w:rPr>
            </w:pPr>
            <w:r w:rsidRPr="00EB4F90">
              <w:rPr>
                <w:b/>
                <w:bCs/>
                <w:color w:val="000000"/>
              </w:rPr>
              <w:t>z value</w:t>
            </w:r>
          </w:p>
        </w:tc>
        <w:tc>
          <w:tcPr>
            <w:tcW w:w="1300" w:type="dxa"/>
            <w:noWrap/>
            <w:hideMark/>
          </w:tcPr>
          <w:p w14:paraId="079510F2" w14:textId="77777777" w:rsidR="00EB4F90" w:rsidRPr="00EB4F90" w:rsidRDefault="00EB4F90" w:rsidP="00EB4F90">
            <w:pPr>
              <w:rPr>
                <w:b/>
                <w:bCs/>
                <w:color w:val="000000"/>
              </w:rPr>
            </w:pPr>
            <w:r w:rsidRPr="00EB4F90">
              <w:rPr>
                <w:b/>
                <w:bCs/>
                <w:color w:val="000000"/>
              </w:rPr>
              <w:t>p value</w:t>
            </w:r>
          </w:p>
        </w:tc>
      </w:tr>
      <w:tr w:rsidR="00EB4F90" w14:paraId="7D6AB818" w14:textId="77777777" w:rsidTr="00EB4F90">
        <w:trPr>
          <w:trHeight w:val="320"/>
        </w:trPr>
        <w:tc>
          <w:tcPr>
            <w:tcW w:w="2580" w:type="dxa"/>
            <w:noWrap/>
            <w:hideMark/>
          </w:tcPr>
          <w:p w14:paraId="2F105408" w14:textId="77777777" w:rsidR="00EB4F90" w:rsidRDefault="00EB4F90" w:rsidP="00EB4F90">
            <w:pPr>
              <w:rPr>
                <w:color w:val="000000"/>
              </w:rPr>
            </w:pPr>
            <w:r>
              <w:rPr>
                <w:color w:val="000000"/>
              </w:rPr>
              <w:t>Intercept</w:t>
            </w:r>
          </w:p>
        </w:tc>
        <w:tc>
          <w:tcPr>
            <w:tcW w:w="1300"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EB4F90">
        <w:trPr>
          <w:trHeight w:val="320"/>
        </w:trPr>
        <w:tc>
          <w:tcPr>
            <w:tcW w:w="2580" w:type="dxa"/>
            <w:noWrap/>
            <w:hideMark/>
          </w:tcPr>
          <w:p w14:paraId="02257A97" w14:textId="77777777" w:rsidR="00EB4F90" w:rsidRDefault="00EB4F90" w:rsidP="00EB4F90">
            <w:pPr>
              <w:rPr>
                <w:color w:val="000000"/>
              </w:rPr>
            </w:pPr>
            <w:r>
              <w:rPr>
                <w:color w:val="000000"/>
              </w:rPr>
              <w:t>Abundance</w:t>
            </w:r>
          </w:p>
        </w:tc>
        <w:tc>
          <w:tcPr>
            <w:tcW w:w="1300"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EB4F90">
        <w:trPr>
          <w:trHeight w:val="320"/>
        </w:trPr>
        <w:tc>
          <w:tcPr>
            <w:tcW w:w="2580" w:type="dxa"/>
            <w:noWrap/>
            <w:hideMark/>
          </w:tcPr>
          <w:p w14:paraId="7E838156" w14:textId="77777777" w:rsidR="00EB4F90" w:rsidRDefault="00EB4F90" w:rsidP="00EB4F90">
            <w:pPr>
              <w:rPr>
                <w:color w:val="000000"/>
              </w:rPr>
            </w:pPr>
            <w:r>
              <w:rPr>
                <w:color w:val="000000"/>
              </w:rPr>
              <w:t>Tide exchange</w:t>
            </w:r>
          </w:p>
        </w:tc>
        <w:tc>
          <w:tcPr>
            <w:tcW w:w="1300"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EB4F90">
        <w:trPr>
          <w:trHeight w:val="320"/>
        </w:trPr>
        <w:tc>
          <w:tcPr>
            <w:tcW w:w="2580" w:type="dxa"/>
            <w:noWrap/>
            <w:hideMark/>
          </w:tcPr>
          <w:p w14:paraId="2D2A99CD" w14:textId="77777777" w:rsidR="00EB4F90" w:rsidRDefault="00EB4F90" w:rsidP="00EB4F90">
            <w:pPr>
              <w:rPr>
                <w:color w:val="000000"/>
              </w:rPr>
            </w:pPr>
            <w:r>
              <w:rPr>
                <w:color w:val="000000"/>
              </w:rPr>
              <w:t>Biodiversity</w:t>
            </w:r>
          </w:p>
        </w:tc>
        <w:tc>
          <w:tcPr>
            <w:tcW w:w="1300"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EB4F90">
        <w:trPr>
          <w:trHeight w:val="320"/>
        </w:trPr>
        <w:tc>
          <w:tcPr>
            <w:tcW w:w="2580" w:type="dxa"/>
            <w:noWrap/>
            <w:hideMark/>
          </w:tcPr>
          <w:p w14:paraId="3F91AC63" w14:textId="77777777" w:rsidR="00EB4F90" w:rsidRDefault="00EB4F90" w:rsidP="00EB4F90">
            <w:pPr>
              <w:rPr>
                <w:color w:val="000000"/>
              </w:rPr>
            </w:pPr>
            <w:r>
              <w:rPr>
                <w:color w:val="000000"/>
              </w:rPr>
              <w:t>Depth</w:t>
            </w:r>
          </w:p>
        </w:tc>
        <w:tc>
          <w:tcPr>
            <w:tcW w:w="1300"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EB4F90">
        <w:trPr>
          <w:trHeight w:val="320"/>
        </w:trPr>
        <w:tc>
          <w:tcPr>
            <w:tcW w:w="2580" w:type="dxa"/>
            <w:noWrap/>
            <w:hideMark/>
          </w:tcPr>
          <w:p w14:paraId="70A27CE1"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72BD3AC7"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DB9A47" w14:textId="77777777" w:rsidR="00EB4F90" w:rsidRPr="00EB4F90" w:rsidRDefault="00EB4F90" w:rsidP="00EB4F90">
            <w:pPr>
              <w:rPr>
                <w:b/>
                <w:bCs/>
                <w:color w:val="000000"/>
              </w:rPr>
            </w:pPr>
            <w:proofErr w:type="spellStart"/>
            <w:r w:rsidRPr="00EB4F90">
              <w:rPr>
                <w:b/>
                <w:bCs/>
                <w:color w:val="000000"/>
              </w:rPr>
              <w:t>Asterinidae</w:t>
            </w:r>
            <w:proofErr w:type="spellEnd"/>
          </w:p>
        </w:tc>
        <w:tc>
          <w:tcPr>
            <w:tcW w:w="1300" w:type="dxa"/>
            <w:noWrap/>
            <w:hideMark/>
          </w:tcPr>
          <w:p w14:paraId="7DBA703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74706A7C" w14:textId="55020B78"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6F07B77" w14:textId="77777777" w:rsidR="00EB4F90" w:rsidRPr="00EB4F90" w:rsidRDefault="00EB4F90" w:rsidP="00EB4F90">
            <w:pPr>
              <w:rPr>
                <w:b/>
                <w:bCs/>
                <w:color w:val="000000"/>
              </w:rPr>
            </w:pPr>
            <w:r w:rsidRPr="00EB4F90">
              <w:rPr>
                <w:b/>
                <w:bCs/>
                <w:color w:val="000000"/>
              </w:rPr>
              <w:t>p value</w:t>
            </w:r>
          </w:p>
        </w:tc>
      </w:tr>
      <w:tr w:rsidR="00EB4F90" w14:paraId="078D26A0" w14:textId="77777777" w:rsidTr="000D7388">
        <w:trPr>
          <w:trHeight w:val="320"/>
        </w:trPr>
        <w:tc>
          <w:tcPr>
            <w:tcW w:w="2580" w:type="dxa"/>
            <w:noWrap/>
            <w:hideMark/>
          </w:tcPr>
          <w:p w14:paraId="6084C71F" w14:textId="77777777" w:rsidR="00EB4F90" w:rsidRDefault="00EB4F90" w:rsidP="00EB4F90">
            <w:pPr>
              <w:rPr>
                <w:color w:val="000000"/>
              </w:rPr>
            </w:pPr>
            <w:r>
              <w:rPr>
                <w:color w:val="000000"/>
              </w:rPr>
              <w:t>Intercept</w:t>
            </w:r>
          </w:p>
        </w:tc>
        <w:tc>
          <w:tcPr>
            <w:tcW w:w="1300" w:type="dxa"/>
            <w:noWrap/>
            <w:hideMark/>
          </w:tcPr>
          <w:p w14:paraId="60D7E094" w14:textId="77777777" w:rsidR="00EB4F90" w:rsidRDefault="00EB4F90" w:rsidP="00EB4F90">
            <w:pPr>
              <w:rPr>
                <w:color w:val="000000"/>
              </w:rPr>
            </w:pPr>
            <w:r>
              <w:rPr>
                <w:color w:val="000000"/>
              </w:rPr>
              <w:t>-0.58</w:t>
            </w:r>
          </w:p>
        </w:tc>
        <w:tc>
          <w:tcPr>
            <w:tcW w:w="1507" w:type="dxa"/>
            <w:noWrap/>
            <w:hideMark/>
          </w:tcPr>
          <w:p w14:paraId="54CF7252" w14:textId="77777777" w:rsidR="00EB4F90" w:rsidRDefault="00EB4F90" w:rsidP="00EB4F90">
            <w:pPr>
              <w:rPr>
                <w:color w:val="000000"/>
              </w:rPr>
            </w:pPr>
            <w:r>
              <w:rPr>
                <w:color w:val="000000"/>
              </w:rPr>
              <w:t>0.26</w:t>
            </w:r>
          </w:p>
        </w:tc>
        <w:tc>
          <w:tcPr>
            <w:tcW w:w="1093" w:type="dxa"/>
            <w:noWrap/>
            <w:hideMark/>
          </w:tcPr>
          <w:p w14:paraId="3561847D" w14:textId="77777777" w:rsidR="00EB4F90" w:rsidRDefault="00EB4F90" w:rsidP="00EB4F90">
            <w:pPr>
              <w:rPr>
                <w:color w:val="000000"/>
              </w:rPr>
            </w:pPr>
            <w:r>
              <w:rPr>
                <w:color w:val="000000"/>
              </w:rPr>
              <w:t>-2.28</w:t>
            </w:r>
          </w:p>
        </w:tc>
        <w:tc>
          <w:tcPr>
            <w:tcW w:w="1300" w:type="dxa"/>
            <w:noWrap/>
            <w:hideMark/>
          </w:tcPr>
          <w:p w14:paraId="79247AEF" w14:textId="77777777" w:rsidR="00EB4F90" w:rsidRDefault="00EB4F90" w:rsidP="00EB4F90">
            <w:pPr>
              <w:rPr>
                <w:color w:val="000000"/>
              </w:rPr>
            </w:pPr>
            <w:r>
              <w:rPr>
                <w:color w:val="000000"/>
              </w:rPr>
              <w:t>0.02</w:t>
            </w:r>
          </w:p>
        </w:tc>
      </w:tr>
      <w:tr w:rsidR="00EB4F90" w14:paraId="37FE6E40" w14:textId="77777777" w:rsidTr="000D7388">
        <w:trPr>
          <w:trHeight w:val="320"/>
        </w:trPr>
        <w:tc>
          <w:tcPr>
            <w:tcW w:w="2580" w:type="dxa"/>
            <w:noWrap/>
            <w:hideMark/>
          </w:tcPr>
          <w:p w14:paraId="4D0F8F15" w14:textId="77777777" w:rsidR="00EB4F90" w:rsidRDefault="00EB4F90" w:rsidP="00EB4F90">
            <w:pPr>
              <w:rPr>
                <w:color w:val="000000"/>
              </w:rPr>
            </w:pPr>
            <w:r>
              <w:rPr>
                <w:color w:val="000000"/>
              </w:rPr>
              <w:t>Abundance</w:t>
            </w:r>
          </w:p>
        </w:tc>
        <w:tc>
          <w:tcPr>
            <w:tcW w:w="1300" w:type="dxa"/>
            <w:noWrap/>
            <w:hideMark/>
          </w:tcPr>
          <w:p w14:paraId="68F0F2FE" w14:textId="77777777" w:rsidR="00EB4F90" w:rsidRDefault="00EB4F90" w:rsidP="00EB4F90">
            <w:pPr>
              <w:rPr>
                <w:color w:val="000000"/>
              </w:rPr>
            </w:pPr>
            <w:r>
              <w:rPr>
                <w:color w:val="000000"/>
              </w:rPr>
              <w:t>0.21</w:t>
            </w:r>
          </w:p>
        </w:tc>
        <w:tc>
          <w:tcPr>
            <w:tcW w:w="1507" w:type="dxa"/>
            <w:noWrap/>
            <w:hideMark/>
          </w:tcPr>
          <w:p w14:paraId="7EA6D65B" w14:textId="77777777" w:rsidR="00EB4F90" w:rsidRDefault="00EB4F90" w:rsidP="00EB4F90">
            <w:pPr>
              <w:rPr>
                <w:color w:val="000000"/>
              </w:rPr>
            </w:pPr>
            <w:r>
              <w:rPr>
                <w:color w:val="000000"/>
              </w:rPr>
              <w:t>0.26</w:t>
            </w:r>
          </w:p>
        </w:tc>
        <w:tc>
          <w:tcPr>
            <w:tcW w:w="1093" w:type="dxa"/>
            <w:noWrap/>
            <w:hideMark/>
          </w:tcPr>
          <w:p w14:paraId="617A6A53" w14:textId="77777777" w:rsidR="00EB4F90" w:rsidRDefault="00EB4F90" w:rsidP="00EB4F90">
            <w:pPr>
              <w:rPr>
                <w:color w:val="000000"/>
              </w:rPr>
            </w:pPr>
            <w:r>
              <w:rPr>
                <w:color w:val="000000"/>
              </w:rPr>
              <w:t>0.80</w:t>
            </w:r>
          </w:p>
        </w:tc>
        <w:tc>
          <w:tcPr>
            <w:tcW w:w="1300" w:type="dxa"/>
            <w:noWrap/>
            <w:hideMark/>
          </w:tcPr>
          <w:p w14:paraId="304DE95D" w14:textId="77777777" w:rsidR="00EB4F90" w:rsidRDefault="00EB4F90" w:rsidP="00EB4F90">
            <w:pPr>
              <w:rPr>
                <w:color w:val="000000"/>
              </w:rPr>
            </w:pPr>
            <w:r>
              <w:rPr>
                <w:color w:val="000000"/>
              </w:rPr>
              <w:t>0.42</w:t>
            </w:r>
          </w:p>
        </w:tc>
      </w:tr>
      <w:tr w:rsidR="00EB4F90" w14:paraId="6F461519" w14:textId="77777777" w:rsidTr="000D7388">
        <w:trPr>
          <w:trHeight w:val="320"/>
        </w:trPr>
        <w:tc>
          <w:tcPr>
            <w:tcW w:w="2580" w:type="dxa"/>
            <w:noWrap/>
            <w:hideMark/>
          </w:tcPr>
          <w:p w14:paraId="36D86272" w14:textId="77777777" w:rsidR="00EB4F90" w:rsidRDefault="00EB4F90" w:rsidP="00EB4F90">
            <w:pPr>
              <w:rPr>
                <w:color w:val="000000"/>
              </w:rPr>
            </w:pPr>
            <w:r>
              <w:rPr>
                <w:color w:val="000000"/>
              </w:rPr>
              <w:t>Tide exchange</w:t>
            </w:r>
          </w:p>
        </w:tc>
        <w:tc>
          <w:tcPr>
            <w:tcW w:w="1300" w:type="dxa"/>
            <w:noWrap/>
            <w:hideMark/>
          </w:tcPr>
          <w:p w14:paraId="2645770C" w14:textId="77777777" w:rsidR="00EB4F90" w:rsidRDefault="00EB4F90" w:rsidP="00EB4F90">
            <w:pPr>
              <w:rPr>
                <w:color w:val="000000"/>
              </w:rPr>
            </w:pPr>
            <w:r>
              <w:rPr>
                <w:color w:val="000000"/>
              </w:rPr>
              <w:t>0.12</w:t>
            </w:r>
          </w:p>
        </w:tc>
        <w:tc>
          <w:tcPr>
            <w:tcW w:w="1507" w:type="dxa"/>
            <w:noWrap/>
            <w:hideMark/>
          </w:tcPr>
          <w:p w14:paraId="51F4D3B6" w14:textId="77777777" w:rsidR="00EB4F90" w:rsidRDefault="00EB4F90" w:rsidP="00EB4F90">
            <w:pPr>
              <w:rPr>
                <w:color w:val="000000"/>
              </w:rPr>
            </w:pPr>
            <w:r>
              <w:rPr>
                <w:color w:val="000000"/>
              </w:rPr>
              <w:t>0.07</w:t>
            </w:r>
          </w:p>
        </w:tc>
        <w:tc>
          <w:tcPr>
            <w:tcW w:w="1093" w:type="dxa"/>
            <w:noWrap/>
            <w:hideMark/>
          </w:tcPr>
          <w:p w14:paraId="386ACA7B" w14:textId="77777777" w:rsidR="00EB4F90" w:rsidRDefault="00EB4F90" w:rsidP="00EB4F90">
            <w:pPr>
              <w:rPr>
                <w:color w:val="000000"/>
              </w:rPr>
            </w:pPr>
            <w:r>
              <w:rPr>
                <w:color w:val="000000"/>
              </w:rPr>
              <w:t>1.80</w:t>
            </w:r>
          </w:p>
        </w:tc>
        <w:tc>
          <w:tcPr>
            <w:tcW w:w="1300" w:type="dxa"/>
            <w:noWrap/>
            <w:hideMark/>
          </w:tcPr>
          <w:p w14:paraId="73E69098" w14:textId="77777777" w:rsidR="00EB4F90" w:rsidRDefault="00EB4F90" w:rsidP="00EB4F90">
            <w:pPr>
              <w:rPr>
                <w:color w:val="000000"/>
              </w:rPr>
            </w:pPr>
            <w:r>
              <w:rPr>
                <w:color w:val="000000"/>
              </w:rPr>
              <w:t>0.07</w:t>
            </w:r>
          </w:p>
        </w:tc>
      </w:tr>
      <w:tr w:rsidR="00EB4F90" w14:paraId="5A38F493" w14:textId="77777777" w:rsidTr="000D7388">
        <w:trPr>
          <w:trHeight w:val="320"/>
        </w:trPr>
        <w:tc>
          <w:tcPr>
            <w:tcW w:w="2580" w:type="dxa"/>
            <w:noWrap/>
            <w:hideMark/>
          </w:tcPr>
          <w:p w14:paraId="6EA43FEA" w14:textId="77777777" w:rsidR="00EB4F90" w:rsidRDefault="00EB4F90" w:rsidP="00EB4F90">
            <w:pPr>
              <w:rPr>
                <w:color w:val="000000"/>
              </w:rPr>
            </w:pPr>
            <w:r>
              <w:rPr>
                <w:color w:val="000000"/>
              </w:rPr>
              <w:t>Biodiversity</w:t>
            </w:r>
          </w:p>
        </w:tc>
        <w:tc>
          <w:tcPr>
            <w:tcW w:w="1300" w:type="dxa"/>
            <w:noWrap/>
            <w:hideMark/>
          </w:tcPr>
          <w:p w14:paraId="2E34DA23" w14:textId="77777777" w:rsidR="00EB4F90" w:rsidRDefault="00EB4F90" w:rsidP="00EB4F90">
            <w:pPr>
              <w:rPr>
                <w:color w:val="000000"/>
              </w:rPr>
            </w:pPr>
            <w:r>
              <w:rPr>
                <w:color w:val="000000"/>
              </w:rPr>
              <w:t>-0.12</w:t>
            </w:r>
          </w:p>
        </w:tc>
        <w:tc>
          <w:tcPr>
            <w:tcW w:w="1507" w:type="dxa"/>
            <w:noWrap/>
            <w:hideMark/>
          </w:tcPr>
          <w:p w14:paraId="3CA13A5F" w14:textId="77777777" w:rsidR="00EB4F90" w:rsidRDefault="00EB4F90" w:rsidP="00EB4F90">
            <w:pPr>
              <w:rPr>
                <w:color w:val="000000"/>
              </w:rPr>
            </w:pPr>
            <w:r>
              <w:rPr>
                <w:color w:val="000000"/>
              </w:rPr>
              <w:t>0.09</w:t>
            </w:r>
          </w:p>
        </w:tc>
        <w:tc>
          <w:tcPr>
            <w:tcW w:w="1093" w:type="dxa"/>
            <w:noWrap/>
            <w:hideMark/>
          </w:tcPr>
          <w:p w14:paraId="10491732" w14:textId="77777777" w:rsidR="00EB4F90" w:rsidRDefault="00EB4F90" w:rsidP="00EB4F90">
            <w:pPr>
              <w:rPr>
                <w:color w:val="000000"/>
              </w:rPr>
            </w:pPr>
            <w:r>
              <w:rPr>
                <w:color w:val="000000"/>
              </w:rPr>
              <w:t>-1.29</w:t>
            </w:r>
          </w:p>
        </w:tc>
        <w:tc>
          <w:tcPr>
            <w:tcW w:w="1300" w:type="dxa"/>
            <w:noWrap/>
            <w:hideMark/>
          </w:tcPr>
          <w:p w14:paraId="5F0B93FB" w14:textId="77777777" w:rsidR="00EB4F90" w:rsidRDefault="00EB4F90" w:rsidP="00EB4F90">
            <w:pPr>
              <w:rPr>
                <w:color w:val="000000"/>
              </w:rPr>
            </w:pPr>
            <w:r>
              <w:rPr>
                <w:color w:val="000000"/>
              </w:rPr>
              <w:t>0.20</w:t>
            </w:r>
          </w:p>
        </w:tc>
      </w:tr>
      <w:tr w:rsidR="00EB4F90" w14:paraId="08498554" w14:textId="77777777" w:rsidTr="000D7388">
        <w:trPr>
          <w:trHeight w:val="320"/>
        </w:trPr>
        <w:tc>
          <w:tcPr>
            <w:tcW w:w="2580" w:type="dxa"/>
            <w:noWrap/>
            <w:hideMark/>
          </w:tcPr>
          <w:p w14:paraId="560B96EC" w14:textId="77777777" w:rsidR="00EB4F90" w:rsidRDefault="00EB4F90" w:rsidP="00EB4F90">
            <w:pPr>
              <w:rPr>
                <w:color w:val="000000"/>
              </w:rPr>
            </w:pPr>
            <w:r>
              <w:rPr>
                <w:color w:val="000000"/>
              </w:rPr>
              <w:t>Depth</w:t>
            </w:r>
          </w:p>
        </w:tc>
        <w:tc>
          <w:tcPr>
            <w:tcW w:w="1300" w:type="dxa"/>
            <w:noWrap/>
            <w:hideMark/>
          </w:tcPr>
          <w:p w14:paraId="15A9CEAD" w14:textId="77777777" w:rsidR="00EB4F90" w:rsidRDefault="00EB4F90" w:rsidP="00EB4F90">
            <w:pPr>
              <w:rPr>
                <w:color w:val="000000"/>
              </w:rPr>
            </w:pPr>
            <w:r>
              <w:rPr>
                <w:color w:val="000000"/>
              </w:rPr>
              <w:t>0.06</w:t>
            </w:r>
          </w:p>
        </w:tc>
        <w:tc>
          <w:tcPr>
            <w:tcW w:w="1507" w:type="dxa"/>
            <w:noWrap/>
            <w:hideMark/>
          </w:tcPr>
          <w:p w14:paraId="2E6A8EC0" w14:textId="77777777" w:rsidR="00EB4F90" w:rsidRDefault="00EB4F90" w:rsidP="00EB4F90">
            <w:pPr>
              <w:rPr>
                <w:color w:val="000000"/>
              </w:rPr>
            </w:pPr>
            <w:r>
              <w:rPr>
                <w:color w:val="000000"/>
              </w:rPr>
              <w:t>0.09</w:t>
            </w:r>
          </w:p>
        </w:tc>
        <w:tc>
          <w:tcPr>
            <w:tcW w:w="1093" w:type="dxa"/>
            <w:noWrap/>
            <w:hideMark/>
          </w:tcPr>
          <w:p w14:paraId="48F335AA" w14:textId="77777777" w:rsidR="00EB4F90" w:rsidRDefault="00EB4F90" w:rsidP="00EB4F90">
            <w:pPr>
              <w:rPr>
                <w:color w:val="000000"/>
              </w:rPr>
            </w:pPr>
            <w:r>
              <w:rPr>
                <w:color w:val="000000"/>
              </w:rPr>
              <w:t>0.62</w:t>
            </w:r>
          </w:p>
        </w:tc>
        <w:tc>
          <w:tcPr>
            <w:tcW w:w="1300" w:type="dxa"/>
            <w:noWrap/>
            <w:hideMark/>
          </w:tcPr>
          <w:p w14:paraId="355E9366" w14:textId="77777777" w:rsidR="00EB4F90" w:rsidRDefault="00EB4F90" w:rsidP="00EB4F90">
            <w:pPr>
              <w:rPr>
                <w:color w:val="000000"/>
              </w:rPr>
            </w:pPr>
            <w:r>
              <w:rPr>
                <w:color w:val="000000"/>
              </w:rPr>
              <w:t>0.54</w:t>
            </w:r>
          </w:p>
        </w:tc>
      </w:tr>
      <w:tr w:rsidR="00EB4F90" w14:paraId="0712C631" w14:textId="77777777" w:rsidTr="000D7388">
        <w:trPr>
          <w:trHeight w:val="320"/>
        </w:trPr>
        <w:tc>
          <w:tcPr>
            <w:tcW w:w="2580" w:type="dxa"/>
            <w:noWrap/>
            <w:hideMark/>
          </w:tcPr>
          <w:p w14:paraId="078C8FC2"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3673A758" w14:textId="77777777" w:rsidR="00EB4F90" w:rsidRDefault="00EB4F90" w:rsidP="00EB4F90">
            <w:pPr>
              <w:rPr>
                <w:color w:val="000000"/>
              </w:rPr>
            </w:pPr>
            <w:r>
              <w:rPr>
                <w:color w:val="000000"/>
              </w:rPr>
              <w:t>0.07</w:t>
            </w:r>
          </w:p>
        </w:tc>
        <w:tc>
          <w:tcPr>
            <w:tcW w:w="1507" w:type="dxa"/>
            <w:noWrap/>
            <w:hideMark/>
          </w:tcPr>
          <w:p w14:paraId="0DE7B8B5" w14:textId="77777777" w:rsidR="00EB4F90" w:rsidRDefault="00EB4F90" w:rsidP="00EB4F90">
            <w:pPr>
              <w:rPr>
                <w:color w:val="000000"/>
              </w:rPr>
            </w:pPr>
            <w:r>
              <w:rPr>
                <w:color w:val="000000"/>
              </w:rPr>
              <w:t>0.27</w:t>
            </w:r>
          </w:p>
        </w:tc>
        <w:tc>
          <w:tcPr>
            <w:tcW w:w="1093" w:type="dxa"/>
            <w:noWrap/>
            <w:hideMark/>
          </w:tcPr>
          <w:p w14:paraId="0DA5B426" w14:textId="77777777" w:rsidR="00EB4F90" w:rsidRDefault="00EB4F90" w:rsidP="00EB4F90">
            <w:pPr>
              <w:rPr>
                <w:color w:val="000000"/>
              </w:rPr>
            </w:pPr>
            <w:r>
              <w:rPr>
                <w:color w:val="000000"/>
              </w:rPr>
              <w:t>0.26</w:t>
            </w:r>
          </w:p>
        </w:tc>
        <w:tc>
          <w:tcPr>
            <w:tcW w:w="1300" w:type="dxa"/>
            <w:noWrap/>
            <w:hideMark/>
          </w:tcPr>
          <w:p w14:paraId="28FCD8B8" w14:textId="77777777" w:rsidR="00EB4F90" w:rsidRDefault="00EB4F90" w:rsidP="00EB4F90">
            <w:pPr>
              <w:rPr>
                <w:color w:val="000000"/>
              </w:rPr>
            </w:pPr>
            <w:r>
              <w:rPr>
                <w:color w:val="000000"/>
              </w:rPr>
              <w:t>0.80</w:t>
            </w:r>
          </w:p>
        </w:tc>
      </w:tr>
    </w:tbl>
    <w:p w14:paraId="648FC470" w14:textId="3EA6CB83" w:rsidR="002B081F" w:rsidRDefault="002B081F"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612FDC2C"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4525772"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8CEDEA4" w14:textId="26A90EBA" w:rsidR="00EB4F90" w:rsidRPr="00EB4F90" w:rsidRDefault="00EB4F90" w:rsidP="00EB4F90">
            <w:pPr>
              <w:rPr>
                <w:b/>
                <w:bCs/>
              </w:rPr>
            </w:pPr>
            <w:proofErr w:type="spellStart"/>
            <w:r w:rsidRPr="00EB4F90">
              <w:rPr>
                <w:b/>
                <w:bCs/>
              </w:rPr>
              <w:t>Hexagrammidae</w:t>
            </w:r>
            <w:proofErr w:type="spellEnd"/>
          </w:p>
        </w:tc>
        <w:tc>
          <w:tcPr>
            <w:tcW w:w="1300" w:type="dxa"/>
            <w:noWrap/>
            <w:hideMark/>
          </w:tcPr>
          <w:p w14:paraId="4340245A"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EBF6452" w14:textId="00E19E6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4290284" w14:textId="77777777" w:rsidR="00EB4F90" w:rsidRPr="00EB4F90" w:rsidRDefault="00EB4F90" w:rsidP="00EB4F90">
            <w:pPr>
              <w:rPr>
                <w:b/>
                <w:bCs/>
                <w:color w:val="000000"/>
              </w:rPr>
            </w:pPr>
            <w:r w:rsidRPr="00EB4F90">
              <w:rPr>
                <w:b/>
                <w:bCs/>
                <w:color w:val="000000"/>
              </w:rPr>
              <w:t>p value</w:t>
            </w:r>
          </w:p>
        </w:tc>
      </w:tr>
      <w:tr w:rsidR="00EB4F90" w14:paraId="6782B650" w14:textId="77777777" w:rsidTr="000D7388">
        <w:trPr>
          <w:trHeight w:val="320"/>
        </w:trPr>
        <w:tc>
          <w:tcPr>
            <w:tcW w:w="2580" w:type="dxa"/>
            <w:noWrap/>
            <w:hideMark/>
          </w:tcPr>
          <w:p w14:paraId="75F193EA" w14:textId="77777777" w:rsidR="00EB4F90" w:rsidRDefault="00EB4F90" w:rsidP="00EB4F90">
            <w:pPr>
              <w:rPr>
                <w:color w:val="000000"/>
              </w:rPr>
            </w:pPr>
            <w:r>
              <w:rPr>
                <w:color w:val="000000"/>
              </w:rPr>
              <w:t>Intercept</w:t>
            </w:r>
          </w:p>
        </w:tc>
        <w:tc>
          <w:tcPr>
            <w:tcW w:w="1300" w:type="dxa"/>
            <w:noWrap/>
            <w:hideMark/>
          </w:tcPr>
          <w:p w14:paraId="4FC4809A" w14:textId="77777777" w:rsidR="00EB4F90" w:rsidRDefault="00EB4F90" w:rsidP="00EB4F90">
            <w:pPr>
              <w:rPr>
                <w:color w:val="000000"/>
              </w:rPr>
            </w:pPr>
            <w:r>
              <w:rPr>
                <w:color w:val="000000"/>
              </w:rPr>
              <w:t>4.96</w:t>
            </w:r>
          </w:p>
        </w:tc>
        <w:tc>
          <w:tcPr>
            <w:tcW w:w="1507" w:type="dxa"/>
            <w:noWrap/>
            <w:hideMark/>
          </w:tcPr>
          <w:p w14:paraId="408672E1" w14:textId="77777777" w:rsidR="00EB4F90" w:rsidRDefault="00EB4F90" w:rsidP="00EB4F90">
            <w:pPr>
              <w:rPr>
                <w:color w:val="000000"/>
              </w:rPr>
            </w:pPr>
            <w:r>
              <w:rPr>
                <w:color w:val="000000"/>
              </w:rPr>
              <w:t>2.54</w:t>
            </w:r>
          </w:p>
        </w:tc>
        <w:tc>
          <w:tcPr>
            <w:tcW w:w="1093" w:type="dxa"/>
            <w:noWrap/>
            <w:hideMark/>
          </w:tcPr>
          <w:p w14:paraId="00F200E7" w14:textId="77777777" w:rsidR="00EB4F90" w:rsidRDefault="00EB4F90" w:rsidP="00EB4F90">
            <w:pPr>
              <w:rPr>
                <w:color w:val="000000"/>
              </w:rPr>
            </w:pPr>
            <w:r>
              <w:rPr>
                <w:color w:val="000000"/>
              </w:rPr>
              <w:t>1.95</w:t>
            </w:r>
          </w:p>
        </w:tc>
        <w:tc>
          <w:tcPr>
            <w:tcW w:w="1300" w:type="dxa"/>
            <w:noWrap/>
            <w:hideMark/>
          </w:tcPr>
          <w:p w14:paraId="5F194541" w14:textId="77777777" w:rsidR="00EB4F90" w:rsidRDefault="00EB4F90" w:rsidP="00EB4F90">
            <w:pPr>
              <w:rPr>
                <w:color w:val="000000"/>
              </w:rPr>
            </w:pPr>
            <w:r>
              <w:rPr>
                <w:color w:val="000000"/>
              </w:rPr>
              <w:t>0.05</w:t>
            </w:r>
          </w:p>
        </w:tc>
      </w:tr>
      <w:tr w:rsidR="00EB4F90" w14:paraId="1BD4A056" w14:textId="77777777" w:rsidTr="000D7388">
        <w:trPr>
          <w:trHeight w:val="320"/>
        </w:trPr>
        <w:tc>
          <w:tcPr>
            <w:tcW w:w="2580" w:type="dxa"/>
            <w:noWrap/>
            <w:hideMark/>
          </w:tcPr>
          <w:p w14:paraId="1C990F5B" w14:textId="77777777" w:rsidR="00EB4F90" w:rsidRDefault="00EB4F90" w:rsidP="00EB4F90">
            <w:pPr>
              <w:rPr>
                <w:color w:val="000000"/>
              </w:rPr>
            </w:pPr>
            <w:r>
              <w:rPr>
                <w:color w:val="000000"/>
              </w:rPr>
              <w:t>Abundance</w:t>
            </w:r>
          </w:p>
        </w:tc>
        <w:tc>
          <w:tcPr>
            <w:tcW w:w="1300" w:type="dxa"/>
            <w:noWrap/>
            <w:hideMark/>
          </w:tcPr>
          <w:p w14:paraId="36EEC5F0" w14:textId="77777777" w:rsidR="00EB4F90" w:rsidRDefault="00EB4F90" w:rsidP="00EB4F90">
            <w:pPr>
              <w:rPr>
                <w:color w:val="000000"/>
              </w:rPr>
            </w:pPr>
            <w:r>
              <w:rPr>
                <w:color w:val="000000"/>
              </w:rPr>
              <w:t>14.67</w:t>
            </w:r>
          </w:p>
        </w:tc>
        <w:tc>
          <w:tcPr>
            <w:tcW w:w="1507" w:type="dxa"/>
            <w:noWrap/>
            <w:hideMark/>
          </w:tcPr>
          <w:p w14:paraId="012C64A7" w14:textId="77777777" w:rsidR="00EB4F90" w:rsidRDefault="00EB4F90" w:rsidP="00EB4F90">
            <w:pPr>
              <w:rPr>
                <w:color w:val="000000"/>
              </w:rPr>
            </w:pPr>
            <w:r>
              <w:rPr>
                <w:color w:val="000000"/>
              </w:rPr>
              <w:t>6.69</w:t>
            </w:r>
          </w:p>
        </w:tc>
        <w:tc>
          <w:tcPr>
            <w:tcW w:w="1093" w:type="dxa"/>
            <w:noWrap/>
            <w:hideMark/>
          </w:tcPr>
          <w:p w14:paraId="1F1E13B1" w14:textId="77777777" w:rsidR="00EB4F90" w:rsidRDefault="00EB4F90" w:rsidP="00EB4F90">
            <w:pPr>
              <w:rPr>
                <w:color w:val="000000"/>
              </w:rPr>
            </w:pPr>
            <w:r>
              <w:rPr>
                <w:color w:val="000000"/>
              </w:rPr>
              <w:t>2.19</w:t>
            </w:r>
          </w:p>
        </w:tc>
        <w:tc>
          <w:tcPr>
            <w:tcW w:w="1300" w:type="dxa"/>
            <w:noWrap/>
            <w:hideMark/>
          </w:tcPr>
          <w:p w14:paraId="5FE6298B" w14:textId="77777777" w:rsidR="00EB4F90" w:rsidRDefault="00EB4F90" w:rsidP="00EB4F90">
            <w:pPr>
              <w:rPr>
                <w:color w:val="000000"/>
              </w:rPr>
            </w:pPr>
            <w:r>
              <w:rPr>
                <w:color w:val="000000"/>
              </w:rPr>
              <w:t>0.03</w:t>
            </w:r>
          </w:p>
        </w:tc>
      </w:tr>
      <w:tr w:rsidR="00EB4F90" w14:paraId="3DBCA7E5" w14:textId="77777777" w:rsidTr="000D7388">
        <w:trPr>
          <w:trHeight w:val="320"/>
        </w:trPr>
        <w:tc>
          <w:tcPr>
            <w:tcW w:w="2580" w:type="dxa"/>
            <w:noWrap/>
            <w:hideMark/>
          </w:tcPr>
          <w:p w14:paraId="4717D583" w14:textId="77777777" w:rsidR="00EB4F90" w:rsidRDefault="00EB4F90" w:rsidP="00EB4F90">
            <w:pPr>
              <w:rPr>
                <w:color w:val="000000"/>
              </w:rPr>
            </w:pPr>
            <w:r>
              <w:rPr>
                <w:color w:val="000000"/>
              </w:rPr>
              <w:t>Tide exchange</w:t>
            </w:r>
          </w:p>
        </w:tc>
        <w:tc>
          <w:tcPr>
            <w:tcW w:w="1300" w:type="dxa"/>
            <w:noWrap/>
            <w:hideMark/>
          </w:tcPr>
          <w:p w14:paraId="7866ED5C" w14:textId="77777777" w:rsidR="00EB4F90" w:rsidRDefault="00EB4F90" w:rsidP="00EB4F90">
            <w:pPr>
              <w:rPr>
                <w:color w:val="000000"/>
              </w:rPr>
            </w:pPr>
            <w:r>
              <w:rPr>
                <w:color w:val="000000"/>
              </w:rPr>
              <w:t>-3.35</w:t>
            </w:r>
          </w:p>
        </w:tc>
        <w:tc>
          <w:tcPr>
            <w:tcW w:w="1507" w:type="dxa"/>
            <w:noWrap/>
            <w:hideMark/>
          </w:tcPr>
          <w:p w14:paraId="1FACDC68" w14:textId="77777777" w:rsidR="00EB4F90" w:rsidRDefault="00EB4F90" w:rsidP="00EB4F90">
            <w:pPr>
              <w:rPr>
                <w:color w:val="000000"/>
              </w:rPr>
            </w:pPr>
            <w:r>
              <w:rPr>
                <w:color w:val="000000"/>
              </w:rPr>
              <w:t>2.01</w:t>
            </w:r>
          </w:p>
        </w:tc>
        <w:tc>
          <w:tcPr>
            <w:tcW w:w="1093" w:type="dxa"/>
            <w:noWrap/>
            <w:hideMark/>
          </w:tcPr>
          <w:p w14:paraId="45905088" w14:textId="77777777" w:rsidR="00EB4F90" w:rsidRDefault="00EB4F90" w:rsidP="00EB4F90">
            <w:pPr>
              <w:rPr>
                <w:color w:val="000000"/>
              </w:rPr>
            </w:pPr>
            <w:r>
              <w:rPr>
                <w:color w:val="000000"/>
              </w:rPr>
              <w:t>-1.67</w:t>
            </w:r>
          </w:p>
        </w:tc>
        <w:tc>
          <w:tcPr>
            <w:tcW w:w="1300" w:type="dxa"/>
            <w:noWrap/>
            <w:hideMark/>
          </w:tcPr>
          <w:p w14:paraId="4C6E4793" w14:textId="77777777" w:rsidR="00EB4F90" w:rsidRDefault="00EB4F90" w:rsidP="00EB4F90">
            <w:pPr>
              <w:rPr>
                <w:color w:val="000000"/>
              </w:rPr>
            </w:pPr>
            <w:r>
              <w:rPr>
                <w:color w:val="000000"/>
              </w:rPr>
              <w:t>0.10</w:t>
            </w:r>
          </w:p>
        </w:tc>
      </w:tr>
      <w:tr w:rsidR="00EB4F90" w14:paraId="00B4B159" w14:textId="77777777" w:rsidTr="000D7388">
        <w:trPr>
          <w:trHeight w:val="320"/>
        </w:trPr>
        <w:tc>
          <w:tcPr>
            <w:tcW w:w="2580" w:type="dxa"/>
            <w:noWrap/>
            <w:hideMark/>
          </w:tcPr>
          <w:p w14:paraId="0981DFB3" w14:textId="77777777" w:rsidR="00EB4F90" w:rsidRDefault="00EB4F90" w:rsidP="00EB4F90">
            <w:pPr>
              <w:rPr>
                <w:color w:val="000000"/>
              </w:rPr>
            </w:pPr>
            <w:r>
              <w:rPr>
                <w:color w:val="000000"/>
              </w:rPr>
              <w:t>Biodiversity</w:t>
            </w:r>
          </w:p>
        </w:tc>
        <w:tc>
          <w:tcPr>
            <w:tcW w:w="1300" w:type="dxa"/>
            <w:noWrap/>
            <w:hideMark/>
          </w:tcPr>
          <w:p w14:paraId="566F91E5" w14:textId="77777777" w:rsidR="00EB4F90" w:rsidRDefault="00EB4F90" w:rsidP="00EB4F90">
            <w:pPr>
              <w:rPr>
                <w:color w:val="000000"/>
              </w:rPr>
            </w:pPr>
            <w:r>
              <w:rPr>
                <w:color w:val="000000"/>
              </w:rPr>
              <w:t>0.01</w:t>
            </w:r>
          </w:p>
        </w:tc>
        <w:tc>
          <w:tcPr>
            <w:tcW w:w="1507" w:type="dxa"/>
            <w:noWrap/>
            <w:hideMark/>
          </w:tcPr>
          <w:p w14:paraId="113CDD0E" w14:textId="77777777" w:rsidR="00EB4F90" w:rsidRDefault="00EB4F90" w:rsidP="00EB4F90">
            <w:pPr>
              <w:rPr>
                <w:color w:val="000000"/>
              </w:rPr>
            </w:pPr>
            <w:r>
              <w:rPr>
                <w:color w:val="000000"/>
              </w:rPr>
              <w:t>0.09</w:t>
            </w:r>
          </w:p>
        </w:tc>
        <w:tc>
          <w:tcPr>
            <w:tcW w:w="1093" w:type="dxa"/>
            <w:noWrap/>
            <w:hideMark/>
          </w:tcPr>
          <w:p w14:paraId="66F913E9" w14:textId="77777777" w:rsidR="00EB4F90" w:rsidRDefault="00EB4F90" w:rsidP="00EB4F90">
            <w:pPr>
              <w:rPr>
                <w:color w:val="000000"/>
              </w:rPr>
            </w:pPr>
            <w:r>
              <w:rPr>
                <w:color w:val="000000"/>
              </w:rPr>
              <w:t>0.11</w:t>
            </w:r>
          </w:p>
        </w:tc>
        <w:tc>
          <w:tcPr>
            <w:tcW w:w="1300" w:type="dxa"/>
            <w:noWrap/>
            <w:hideMark/>
          </w:tcPr>
          <w:p w14:paraId="7C7DC9D3" w14:textId="77777777" w:rsidR="00EB4F90" w:rsidRDefault="00EB4F90" w:rsidP="00EB4F90">
            <w:pPr>
              <w:rPr>
                <w:color w:val="000000"/>
              </w:rPr>
            </w:pPr>
            <w:r>
              <w:rPr>
                <w:color w:val="000000"/>
              </w:rPr>
              <w:t>0.91</w:t>
            </w:r>
          </w:p>
        </w:tc>
      </w:tr>
      <w:tr w:rsidR="00EB4F90" w14:paraId="6BC2A369" w14:textId="77777777" w:rsidTr="000D7388">
        <w:trPr>
          <w:trHeight w:val="320"/>
        </w:trPr>
        <w:tc>
          <w:tcPr>
            <w:tcW w:w="2580" w:type="dxa"/>
            <w:noWrap/>
            <w:hideMark/>
          </w:tcPr>
          <w:p w14:paraId="2F044307" w14:textId="77777777" w:rsidR="00EB4F90" w:rsidRDefault="00EB4F90" w:rsidP="00EB4F90">
            <w:pPr>
              <w:rPr>
                <w:color w:val="000000"/>
              </w:rPr>
            </w:pPr>
            <w:r>
              <w:rPr>
                <w:color w:val="000000"/>
              </w:rPr>
              <w:t>Depth</w:t>
            </w:r>
          </w:p>
        </w:tc>
        <w:tc>
          <w:tcPr>
            <w:tcW w:w="1300" w:type="dxa"/>
            <w:noWrap/>
            <w:hideMark/>
          </w:tcPr>
          <w:p w14:paraId="518C3703" w14:textId="77777777" w:rsidR="00EB4F90" w:rsidRDefault="00EB4F90" w:rsidP="00EB4F90">
            <w:pPr>
              <w:rPr>
                <w:color w:val="000000"/>
              </w:rPr>
            </w:pPr>
            <w:r>
              <w:rPr>
                <w:color w:val="000000"/>
              </w:rPr>
              <w:t>0.02</w:t>
            </w:r>
          </w:p>
        </w:tc>
        <w:tc>
          <w:tcPr>
            <w:tcW w:w="1507" w:type="dxa"/>
            <w:noWrap/>
            <w:hideMark/>
          </w:tcPr>
          <w:p w14:paraId="0B2760C5" w14:textId="77777777" w:rsidR="00EB4F90" w:rsidRDefault="00EB4F90" w:rsidP="00EB4F90">
            <w:pPr>
              <w:rPr>
                <w:color w:val="000000"/>
              </w:rPr>
            </w:pPr>
            <w:r>
              <w:rPr>
                <w:color w:val="000000"/>
              </w:rPr>
              <w:t>0.09</w:t>
            </w:r>
          </w:p>
        </w:tc>
        <w:tc>
          <w:tcPr>
            <w:tcW w:w="1093" w:type="dxa"/>
            <w:noWrap/>
            <w:hideMark/>
          </w:tcPr>
          <w:p w14:paraId="00B82C4E" w14:textId="77777777" w:rsidR="00EB4F90" w:rsidRDefault="00EB4F90" w:rsidP="00EB4F90">
            <w:pPr>
              <w:rPr>
                <w:color w:val="000000"/>
              </w:rPr>
            </w:pPr>
            <w:r>
              <w:rPr>
                <w:color w:val="000000"/>
              </w:rPr>
              <w:t>0.25</w:t>
            </w:r>
          </w:p>
        </w:tc>
        <w:tc>
          <w:tcPr>
            <w:tcW w:w="1300" w:type="dxa"/>
            <w:noWrap/>
            <w:hideMark/>
          </w:tcPr>
          <w:p w14:paraId="34884B6F" w14:textId="77777777" w:rsidR="00EB4F90" w:rsidRDefault="00EB4F90" w:rsidP="00EB4F90">
            <w:pPr>
              <w:rPr>
                <w:color w:val="000000"/>
              </w:rPr>
            </w:pPr>
            <w:r>
              <w:rPr>
                <w:color w:val="000000"/>
              </w:rPr>
              <w:t>0.81</w:t>
            </w:r>
          </w:p>
        </w:tc>
      </w:tr>
      <w:tr w:rsidR="00EB4F90" w14:paraId="1C0A30D7" w14:textId="77777777" w:rsidTr="000D7388">
        <w:trPr>
          <w:trHeight w:val="320"/>
        </w:trPr>
        <w:tc>
          <w:tcPr>
            <w:tcW w:w="2580" w:type="dxa"/>
            <w:noWrap/>
            <w:hideMark/>
          </w:tcPr>
          <w:p w14:paraId="2503E06E"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20C59FA0" w14:textId="77777777" w:rsidR="00EB4F90" w:rsidRDefault="00EB4F90" w:rsidP="00EB4F90">
            <w:pPr>
              <w:rPr>
                <w:color w:val="000000"/>
              </w:rPr>
            </w:pPr>
            <w:r>
              <w:rPr>
                <w:color w:val="000000"/>
              </w:rPr>
              <w:t>-9.01</w:t>
            </w:r>
          </w:p>
        </w:tc>
        <w:tc>
          <w:tcPr>
            <w:tcW w:w="1507" w:type="dxa"/>
            <w:noWrap/>
            <w:hideMark/>
          </w:tcPr>
          <w:p w14:paraId="5889716C" w14:textId="77777777" w:rsidR="00EB4F90" w:rsidRDefault="00EB4F90" w:rsidP="00EB4F90">
            <w:pPr>
              <w:rPr>
                <w:color w:val="000000"/>
              </w:rPr>
            </w:pPr>
            <w:r>
              <w:rPr>
                <w:color w:val="000000"/>
              </w:rPr>
              <w:t>5.35</w:t>
            </w:r>
          </w:p>
        </w:tc>
        <w:tc>
          <w:tcPr>
            <w:tcW w:w="1093" w:type="dxa"/>
            <w:noWrap/>
            <w:hideMark/>
          </w:tcPr>
          <w:p w14:paraId="2BD13432" w14:textId="77777777" w:rsidR="00EB4F90" w:rsidRDefault="00EB4F90" w:rsidP="00EB4F90">
            <w:pPr>
              <w:rPr>
                <w:color w:val="000000"/>
              </w:rPr>
            </w:pPr>
            <w:r>
              <w:rPr>
                <w:color w:val="000000"/>
              </w:rPr>
              <w:t>-1.68</w:t>
            </w:r>
          </w:p>
        </w:tc>
        <w:tc>
          <w:tcPr>
            <w:tcW w:w="1300" w:type="dxa"/>
            <w:noWrap/>
            <w:hideMark/>
          </w:tcPr>
          <w:p w14:paraId="13CC3497" w14:textId="77777777" w:rsidR="00EB4F90" w:rsidRDefault="00EB4F90" w:rsidP="00EB4F90">
            <w:pPr>
              <w:rPr>
                <w:color w:val="000000"/>
              </w:rPr>
            </w:pPr>
            <w:r>
              <w:rPr>
                <w:color w:val="000000"/>
              </w:rPr>
              <w:t>0.09</w:t>
            </w:r>
          </w:p>
        </w:tc>
      </w:tr>
    </w:tbl>
    <w:p w14:paraId="590ABBF7" w14:textId="77777777" w:rsidR="00EB4F90" w:rsidRDefault="00EB4F90" w:rsidP="00EB4F90">
      <w:pPr>
        <w:pStyle w:val="HTMLPreformatted"/>
        <w:shd w:val="clear" w:color="auto" w:fill="FFFFFF"/>
        <w:wordWrap w:val="0"/>
        <w:jc w:val="center"/>
        <w:rPr>
          <w:rStyle w:val="gnvwddmdl3b"/>
          <w:rFonts w:ascii="Monaco" w:hAnsi="Monaco"/>
          <w:color w:val="000000"/>
          <w:sz w:val="18"/>
          <w:szCs w:val="18"/>
          <w:bdr w:val="none" w:sz="0" w:space="0" w:color="auto" w:frame="1"/>
        </w:rPr>
      </w:pPr>
    </w:p>
    <w:p w14:paraId="2E399CE4" w14:textId="62DAC3D1"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0EAAC37B"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382D8BB2" w14:textId="7730F504" w:rsidR="00EB4F90" w:rsidRPr="00EB4F90" w:rsidRDefault="00EB4F90" w:rsidP="00EB4F90">
            <w:pPr>
              <w:rPr>
                <w:b/>
                <w:bCs/>
              </w:rPr>
            </w:pPr>
            <w:proofErr w:type="spellStart"/>
            <w:r w:rsidRPr="00EB4F90">
              <w:rPr>
                <w:b/>
                <w:bCs/>
              </w:rPr>
              <w:t>Acmaeidae</w:t>
            </w:r>
            <w:proofErr w:type="spellEnd"/>
          </w:p>
        </w:tc>
        <w:tc>
          <w:tcPr>
            <w:tcW w:w="1300" w:type="dxa"/>
            <w:noWrap/>
            <w:hideMark/>
          </w:tcPr>
          <w:p w14:paraId="4654F65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47C51A9" w14:textId="392121EB"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D3ED62A" w14:textId="77777777" w:rsidR="00EB4F90" w:rsidRPr="00EB4F90" w:rsidRDefault="00EB4F90" w:rsidP="00EB4F90">
            <w:pPr>
              <w:rPr>
                <w:b/>
                <w:bCs/>
                <w:color w:val="000000"/>
              </w:rPr>
            </w:pPr>
            <w:r w:rsidRPr="00EB4F90">
              <w:rPr>
                <w:b/>
                <w:bCs/>
                <w:color w:val="000000"/>
              </w:rPr>
              <w:t>p value</w:t>
            </w:r>
          </w:p>
        </w:tc>
      </w:tr>
      <w:tr w:rsidR="00EB4F90" w14:paraId="76CFC481" w14:textId="77777777" w:rsidTr="00EB4F90">
        <w:trPr>
          <w:trHeight w:val="320"/>
        </w:trPr>
        <w:tc>
          <w:tcPr>
            <w:tcW w:w="2580" w:type="dxa"/>
            <w:noWrap/>
            <w:hideMark/>
          </w:tcPr>
          <w:p w14:paraId="4819FE54" w14:textId="77777777" w:rsidR="00EB4F90" w:rsidRDefault="00EB4F90" w:rsidP="00EB4F90">
            <w:pPr>
              <w:rPr>
                <w:color w:val="000000"/>
              </w:rPr>
            </w:pPr>
            <w:r>
              <w:rPr>
                <w:color w:val="000000"/>
              </w:rPr>
              <w:t>Intercept</w:t>
            </w:r>
          </w:p>
        </w:tc>
        <w:tc>
          <w:tcPr>
            <w:tcW w:w="1300" w:type="dxa"/>
            <w:noWrap/>
            <w:hideMark/>
          </w:tcPr>
          <w:p w14:paraId="283EC2A5" w14:textId="77777777" w:rsidR="00EB4F90" w:rsidRDefault="00EB4F90" w:rsidP="00EB4F90">
            <w:pPr>
              <w:rPr>
                <w:color w:val="000000"/>
              </w:rPr>
            </w:pPr>
            <w:r>
              <w:rPr>
                <w:color w:val="000000"/>
              </w:rPr>
              <w:t>-0.19</w:t>
            </w:r>
          </w:p>
        </w:tc>
        <w:tc>
          <w:tcPr>
            <w:tcW w:w="1507" w:type="dxa"/>
            <w:noWrap/>
            <w:hideMark/>
          </w:tcPr>
          <w:p w14:paraId="0ABDFD86" w14:textId="77777777" w:rsidR="00EB4F90" w:rsidRDefault="00EB4F90" w:rsidP="00EB4F90">
            <w:pPr>
              <w:rPr>
                <w:color w:val="000000"/>
              </w:rPr>
            </w:pPr>
            <w:r>
              <w:rPr>
                <w:color w:val="000000"/>
              </w:rPr>
              <w:t>0.33</w:t>
            </w:r>
          </w:p>
        </w:tc>
        <w:tc>
          <w:tcPr>
            <w:tcW w:w="1093" w:type="dxa"/>
            <w:noWrap/>
            <w:hideMark/>
          </w:tcPr>
          <w:p w14:paraId="35B3BF65" w14:textId="77777777" w:rsidR="00EB4F90" w:rsidRDefault="00EB4F90" w:rsidP="00EB4F90">
            <w:pPr>
              <w:rPr>
                <w:color w:val="000000"/>
              </w:rPr>
            </w:pPr>
            <w:r>
              <w:rPr>
                <w:color w:val="000000"/>
              </w:rPr>
              <w:t>-0.59</w:t>
            </w:r>
          </w:p>
        </w:tc>
        <w:tc>
          <w:tcPr>
            <w:tcW w:w="1300" w:type="dxa"/>
            <w:noWrap/>
            <w:hideMark/>
          </w:tcPr>
          <w:p w14:paraId="4BC244A1" w14:textId="77777777" w:rsidR="00EB4F90" w:rsidRDefault="00EB4F90" w:rsidP="00EB4F90">
            <w:pPr>
              <w:rPr>
                <w:color w:val="000000"/>
              </w:rPr>
            </w:pPr>
            <w:r>
              <w:rPr>
                <w:color w:val="000000"/>
              </w:rPr>
              <w:t>0.56</w:t>
            </w:r>
          </w:p>
        </w:tc>
      </w:tr>
      <w:tr w:rsidR="00EB4F90" w14:paraId="55617C2B" w14:textId="77777777" w:rsidTr="00EB4F90">
        <w:trPr>
          <w:trHeight w:val="320"/>
        </w:trPr>
        <w:tc>
          <w:tcPr>
            <w:tcW w:w="2580" w:type="dxa"/>
            <w:noWrap/>
            <w:hideMark/>
          </w:tcPr>
          <w:p w14:paraId="1BB277E9" w14:textId="77777777" w:rsidR="00EB4F90" w:rsidRDefault="00EB4F90" w:rsidP="00EB4F90">
            <w:pPr>
              <w:rPr>
                <w:color w:val="000000"/>
              </w:rPr>
            </w:pPr>
            <w:r>
              <w:rPr>
                <w:color w:val="000000"/>
              </w:rPr>
              <w:t>Abundance</w:t>
            </w:r>
          </w:p>
        </w:tc>
        <w:tc>
          <w:tcPr>
            <w:tcW w:w="1300" w:type="dxa"/>
            <w:noWrap/>
            <w:hideMark/>
          </w:tcPr>
          <w:p w14:paraId="28AEE077" w14:textId="77777777" w:rsidR="00EB4F90" w:rsidRDefault="00EB4F90" w:rsidP="00EB4F90">
            <w:pPr>
              <w:rPr>
                <w:color w:val="000000"/>
              </w:rPr>
            </w:pPr>
            <w:r>
              <w:rPr>
                <w:color w:val="000000"/>
              </w:rPr>
              <w:t>1.42</w:t>
            </w:r>
          </w:p>
        </w:tc>
        <w:tc>
          <w:tcPr>
            <w:tcW w:w="1507" w:type="dxa"/>
            <w:noWrap/>
            <w:hideMark/>
          </w:tcPr>
          <w:p w14:paraId="57E5FF42" w14:textId="77777777" w:rsidR="00EB4F90" w:rsidRDefault="00EB4F90" w:rsidP="00EB4F90">
            <w:pPr>
              <w:rPr>
                <w:color w:val="000000"/>
              </w:rPr>
            </w:pPr>
            <w:r>
              <w:rPr>
                <w:color w:val="000000"/>
              </w:rPr>
              <w:t>0.67</w:t>
            </w:r>
          </w:p>
        </w:tc>
        <w:tc>
          <w:tcPr>
            <w:tcW w:w="1093" w:type="dxa"/>
            <w:noWrap/>
            <w:hideMark/>
          </w:tcPr>
          <w:p w14:paraId="2D7E7280" w14:textId="77777777" w:rsidR="00EB4F90" w:rsidRDefault="00EB4F90" w:rsidP="00EB4F90">
            <w:pPr>
              <w:rPr>
                <w:color w:val="000000"/>
              </w:rPr>
            </w:pPr>
            <w:r>
              <w:rPr>
                <w:color w:val="000000"/>
              </w:rPr>
              <w:t>2.13</w:t>
            </w:r>
          </w:p>
        </w:tc>
        <w:tc>
          <w:tcPr>
            <w:tcW w:w="1300" w:type="dxa"/>
            <w:noWrap/>
            <w:hideMark/>
          </w:tcPr>
          <w:p w14:paraId="66FB6513" w14:textId="77777777" w:rsidR="00EB4F90" w:rsidRDefault="00EB4F90" w:rsidP="00EB4F90">
            <w:pPr>
              <w:rPr>
                <w:color w:val="000000"/>
              </w:rPr>
            </w:pPr>
            <w:r>
              <w:rPr>
                <w:color w:val="000000"/>
              </w:rPr>
              <w:t>0.03</w:t>
            </w:r>
          </w:p>
        </w:tc>
      </w:tr>
      <w:tr w:rsidR="00EB4F90" w14:paraId="1982D828" w14:textId="77777777" w:rsidTr="00EB4F90">
        <w:trPr>
          <w:trHeight w:val="320"/>
        </w:trPr>
        <w:tc>
          <w:tcPr>
            <w:tcW w:w="2580" w:type="dxa"/>
            <w:noWrap/>
            <w:hideMark/>
          </w:tcPr>
          <w:p w14:paraId="17E5578A" w14:textId="77777777" w:rsidR="00EB4F90" w:rsidRDefault="00EB4F90" w:rsidP="00EB4F90">
            <w:pPr>
              <w:rPr>
                <w:color w:val="000000"/>
              </w:rPr>
            </w:pPr>
            <w:r>
              <w:rPr>
                <w:color w:val="000000"/>
              </w:rPr>
              <w:t>Tide exchange</w:t>
            </w:r>
          </w:p>
        </w:tc>
        <w:tc>
          <w:tcPr>
            <w:tcW w:w="1300" w:type="dxa"/>
            <w:noWrap/>
            <w:hideMark/>
          </w:tcPr>
          <w:p w14:paraId="545BFB69" w14:textId="77777777" w:rsidR="00EB4F90" w:rsidRDefault="00EB4F90" w:rsidP="00EB4F90">
            <w:pPr>
              <w:rPr>
                <w:color w:val="000000"/>
              </w:rPr>
            </w:pPr>
            <w:r>
              <w:rPr>
                <w:color w:val="000000"/>
              </w:rPr>
              <w:t>0.03</w:t>
            </w:r>
          </w:p>
        </w:tc>
        <w:tc>
          <w:tcPr>
            <w:tcW w:w="1507" w:type="dxa"/>
            <w:noWrap/>
            <w:hideMark/>
          </w:tcPr>
          <w:p w14:paraId="67C8C069" w14:textId="77777777" w:rsidR="00EB4F90" w:rsidRDefault="00EB4F90" w:rsidP="00EB4F90">
            <w:pPr>
              <w:rPr>
                <w:color w:val="000000"/>
              </w:rPr>
            </w:pPr>
            <w:r>
              <w:rPr>
                <w:color w:val="000000"/>
              </w:rPr>
              <w:t>0.16</w:t>
            </w:r>
          </w:p>
        </w:tc>
        <w:tc>
          <w:tcPr>
            <w:tcW w:w="1093" w:type="dxa"/>
            <w:noWrap/>
            <w:hideMark/>
          </w:tcPr>
          <w:p w14:paraId="1B8A711C" w14:textId="77777777" w:rsidR="00EB4F90" w:rsidRDefault="00EB4F90" w:rsidP="00EB4F90">
            <w:pPr>
              <w:rPr>
                <w:color w:val="000000"/>
              </w:rPr>
            </w:pPr>
            <w:r>
              <w:rPr>
                <w:color w:val="000000"/>
              </w:rPr>
              <w:t>0.21</w:t>
            </w:r>
          </w:p>
        </w:tc>
        <w:tc>
          <w:tcPr>
            <w:tcW w:w="1300" w:type="dxa"/>
            <w:noWrap/>
            <w:hideMark/>
          </w:tcPr>
          <w:p w14:paraId="29220768" w14:textId="77777777" w:rsidR="00EB4F90" w:rsidRDefault="00EB4F90" w:rsidP="00EB4F90">
            <w:pPr>
              <w:rPr>
                <w:color w:val="000000"/>
              </w:rPr>
            </w:pPr>
            <w:r>
              <w:rPr>
                <w:color w:val="000000"/>
              </w:rPr>
              <w:t>0.84</w:t>
            </w:r>
          </w:p>
        </w:tc>
      </w:tr>
      <w:tr w:rsidR="00EB4F90" w14:paraId="5802E305" w14:textId="77777777" w:rsidTr="00EB4F90">
        <w:trPr>
          <w:trHeight w:val="320"/>
        </w:trPr>
        <w:tc>
          <w:tcPr>
            <w:tcW w:w="2580" w:type="dxa"/>
            <w:noWrap/>
            <w:hideMark/>
          </w:tcPr>
          <w:p w14:paraId="4BAB32EC" w14:textId="77777777" w:rsidR="00EB4F90" w:rsidRDefault="00EB4F90" w:rsidP="00EB4F90">
            <w:pPr>
              <w:rPr>
                <w:color w:val="000000"/>
              </w:rPr>
            </w:pPr>
            <w:r>
              <w:rPr>
                <w:color w:val="000000"/>
              </w:rPr>
              <w:t>Biodiversity</w:t>
            </w:r>
          </w:p>
        </w:tc>
        <w:tc>
          <w:tcPr>
            <w:tcW w:w="1300" w:type="dxa"/>
            <w:noWrap/>
            <w:hideMark/>
          </w:tcPr>
          <w:p w14:paraId="01CD7103" w14:textId="77777777" w:rsidR="00EB4F90" w:rsidRDefault="00EB4F90" w:rsidP="00EB4F90">
            <w:pPr>
              <w:rPr>
                <w:color w:val="000000"/>
              </w:rPr>
            </w:pPr>
            <w:r>
              <w:rPr>
                <w:color w:val="000000"/>
              </w:rPr>
              <w:t>-0.01</w:t>
            </w:r>
          </w:p>
        </w:tc>
        <w:tc>
          <w:tcPr>
            <w:tcW w:w="1507" w:type="dxa"/>
            <w:noWrap/>
            <w:hideMark/>
          </w:tcPr>
          <w:p w14:paraId="41753B6F" w14:textId="77777777" w:rsidR="00EB4F90" w:rsidRDefault="00EB4F90" w:rsidP="00EB4F90">
            <w:pPr>
              <w:rPr>
                <w:color w:val="000000"/>
              </w:rPr>
            </w:pPr>
            <w:r>
              <w:rPr>
                <w:color w:val="000000"/>
              </w:rPr>
              <w:t>0.09</w:t>
            </w:r>
          </w:p>
        </w:tc>
        <w:tc>
          <w:tcPr>
            <w:tcW w:w="1093" w:type="dxa"/>
            <w:noWrap/>
            <w:hideMark/>
          </w:tcPr>
          <w:p w14:paraId="4975E5C5" w14:textId="77777777" w:rsidR="00EB4F90" w:rsidRDefault="00EB4F90" w:rsidP="00EB4F90">
            <w:pPr>
              <w:rPr>
                <w:color w:val="000000"/>
              </w:rPr>
            </w:pPr>
            <w:r>
              <w:rPr>
                <w:color w:val="000000"/>
              </w:rPr>
              <w:t>-0.09</w:t>
            </w:r>
          </w:p>
        </w:tc>
        <w:tc>
          <w:tcPr>
            <w:tcW w:w="1300" w:type="dxa"/>
            <w:noWrap/>
            <w:hideMark/>
          </w:tcPr>
          <w:p w14:paraId="4AFC9C3E" w14:textId="77777777" w:rsidR="00EB4F90" w:rsidRDefault="00EB4F90" w:rsidP="00EB4F90">
            <w:pPr>
              <w:rPr>
                <w:color w:val="000000"/>
              </w:rPr>
            </w:pPr>
            <w:r>
              <w:rPr>
                <w:color w:val="000000"/>
              </w:rPr>
              <w:t>0.93</w:t>
            </w:r>
          </w:p>
        </w:tc>
      </w:tr>
      <w:tr w:rsidR="00EB4F90" w14:paraId="518D62F8" w14:textId="77777777" w:rsidTr="00EB4F90">
        <w:trPr>
          <w:trHeight w:val="320"/>
        </w:trPr>
        <w:tc>
          <w:tcPr>
            <w:tcW w:w="2580" w:type="dxa"/>
            <w:noWrap/>
            <w:hideMark/>
          </w:tcPr>
          <w:p w14:paraId="01CC1142" w14:textId="77777777" w:rsidR="00EB4F90" w:rsidRDefault="00EB4F90" w:rsidP="00EB4F90">
            <w:pPr>
              <w:rPr>
                <w:color w:val="000000"/>
              </w:rPr>
            </w:pPr>
            <w:r>
              <w:rPr>
                <w:color w:val="000000"/>
              </w:rPr>
              <w:t>Depth</w:t>
            </w:r>
          </w:p>
        </w:tc>
        <w:tc>
          <w:tcPr>
            <w:tcW w:w="1300" w:type="dxa"/>
            <w:noWrap/>
            <w:hideMark/>
          </w:tcPr>
          <w:p w14:paraId="0CBECDAC" w14:textId="77777777" w:rsidR="00EB4F90" w:rsidRDefault="00EB4F90" w:rsidP="00EB4F90">
            <w:pPr>
              <w:rPr>
                <w:color w:val="000000"/>
              </w:rPr>
            </w:pPr>
            <w:r>
              <w:rPr>
                <w:color w:val="000000"/>
              </w:rPr>
              <w:t>0.00</w:t>
            </w:r>
          </w:p>
        </w:tc>
        <w:tc>
          <w:tcPr>
            <w:tcW w:w="1507" w:type="dxa"/>
            <w:noWrap/>
            <w:hideMark/>
          </w:tcPr>
          <w:p w14:paraId="0EE4F7E9" w14:textId="77777777" w:rsidR="00EB4F90" w:rsidRDefault="00EB4F90" w:rsidP="00EB4F90">
            <w:pPr>
              <w:rPr>
                <w:color w:val="000000"/>
              </w:rPr>
            </w:pPr>
            <w:r>
              <w:rPr>
                <w:color w:val="000000"/>
              </w:rPr>
              <w:t>0.09</w:t>
            </w:r>
          </w:p>
        </w:tc>
        <w:tc>
          <w:tcPr>
            <w:tcW w:w="1093" w:type="dxa"/>
            <w:noWrap/>
            <w:hideMark/>
          </w:tcPr>
          <w:p w14:paraId="01076780" w14:textId="77777777" w:rsidR="00EB4F90" w:rsidRDefault="00EB4F90" w:rsidP="00EB4F90">
            <w:pPr>
              <w:rPr>
                <w:color w:val="000000"/>
              </w:rPr>
            </w:pPr>
            <w:r>
              <w:rPr>
                <w:color w:val="000000"/>
              </w:rPr>
              <w:t>0.05</w:t>
            </w:r>
          </w:p>
        </w:tc>
        <w:tc>
          <w:tcPr>
            <w:tcW w:w="1300" w:type="dxa"/>
            <w:noWrap/>
            <w:hideMark/>
          </w:tcPr>
          <w:p w14:paraId="141A5722" w14:textId="77777777" w:rsidR="00EB4F90" w:rsidRDefault="00EB4F90" w:rsidP="00EB4F90">
            <w:pPr>
              <w:rPr>
                <w:color w:val="000000"/>
              </w:rPr>
            </w:pPr>
            <w:r>
              <w:rPr>
                <w:color w:val="000000"/>
              </w:rPr>
              <w:t>0.96</w:t>
            </w:r>
          </w:p>
        </w:tc>
      </w:tr>
      <w:tr w:rsidR="00EB4F90" w14:paraId="08F6C923" w14:textId="77777777" w:rsidTr="00EB4F90">
        <w:trPr>
          <w:trHeight w:val="320"/>
        </w:trPr>
        <w:tc>
          <w:tcPr>
            <w:tcW w:w="2580" w:type="dxa"/>
            <w:noWrap/>
            <w:hideMark/>
          </w:tcPr>
          <w:p w14:paraId="381AA6DA"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717FBC1B" w14:textId="77777777" w:rsidR="00EB4F90" w:rsidRDefault="00EB4F90" w:rsidP="00EB4F90">
            <w:pPr>
              <w:rPr>
                <w:color w:val="000000"/>
              </w:rPr>
            </w:pPr>
            <w:r>
              <w:rPr>
                <w:color w:val="000000"/>
              </w:rPr>
              <w:t>-0.16</w:t>
            </w:r>
          </w:p>
        </w:tc>
        <w:tc>
          <w:tcPr>
            <w:tcW w:w="1507" w:type="dxa"/>
            <w:noWrap/>
            <w:hideMark/>
          </w:tcPr>
          <w:p w14:paraId="4C603984" w14:textId="77777777" w:rsidR="00EB4F90" w:rsidRDefault="00EB4F90" w:rsidP="00EB4F90">
            <w:pPr>
              <w:rPr>
                <w:color w:val="000000"/>
              </w:rPr>
            </w:pPr>
            <w:r>
              <w:rPr>
                <w:color w:val="000000"/>
              </w:rPr>
              <w:t>0.58</w:t>
            </w:r>
          </w:p>
        </w:tc>
        <w:tc>
          <w:tcPr>
            <w:tcW w:w="1093" w:type="dxa"/>
            <w:noWrap/>
            <w:hideMark/>
          </w:tcPr>
          <w:p w14:paraId="228B5166" w14:textId="77777777" w:rsidR="00EB4F90" w:rsidRDefault="00EB4F90" w:rsidP="00EB4F90">
            <w:pPr>
              <w:rPr>
                <w:color w:val="000000"/>
              </w:rPr>
            </w:pPr>
            <w:r>
              <w:rPr>
                <w:color w:val="000000"/>
              </w:rPr>
              <w:t>-0.28</w:t>
            </w:r>
          </w:p>
        </w:tc>
        <w:tc>
          <w:tcPr>
            <w:tcW w:w="1300" w:type="dxa"/>
            <w:noWrap/>
            <w:hideMark/>
          </w:tcPr>
          <w:p w14:paraId="55BE84BA" w14:textId="77777777" w:rsidR="00EB4F90" w:rsidRDefault="00EB4F90" w:rsidP="00EB4F90">
            <w:pPr>
              <w:rPr>
                <w:color w:val="000000"/>
              </w:rPr>
            </w:pPr>
            <w:r>
              <w:rPr>
                <w:color w:val="000000"/>
              </w:rPr>
              <w:t>0.78</w:t>
            </w:r>
          </w:p>
        </w:tc>
      </w:tr>
    </w:tbl>
    <w:p w14:paraId="13A2055C" w14:textId="77777777" w:rsidR="002B081F" w:rsidRDefault="002B081F" w:rsidP="00EB4F90">
      <w:pPr>
        <w:jc w:val="center"/>
      </w:pPr>
    </w:p>
    <w:p w14:paraId="49B466A0" w14:textId="4CDC4EF9" w:rsidR="002B081F" w:rsidRDefault="002B081F" w:rsidP="00EB4F90">
      <w:pPr>
        <w:pStyle w:val="HTMLPreformatted"/>
        <w:shd w:val="clear" w:color="auto" w:fill="FFFFFF"/>
        <w:wordWrap w:val="0"/>
        <w:jc w:val="center"/>
        <w:rPr>
          <w:rFonts w:ascii="Monaco" w:hAnsi="Monaco"/>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40732193"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381947B" w14:textId="48258C69" w:rsidR="00EB4F90" w:rsidRPr="00EB4F90" w:rsidRDefault="00EB4F90" w:rsidP="00EB4F90">
            <w:pPr>
              <w:rPr>
                <w:b/>
                <w:bCs/>
              </w:rPr>
            </w:pPr>
            <w:proofErr w:type="spellStart"/>
            <w:r w:rsidRPr="00EB4F90">
              <w:rPr>
                <w:b/>
                <w:bCs/>
              </w:rPr>
              <w:t>Gobiidae</w:t>
            </w:r>
            <w:proofErr w:type="spellEnd"/>
          </w:p>
        </w:tc>
        <w:tc>
          <w:tcPr>
            <w:tcW w:w="1300" w:type="dxa"/>
            <w:noWrap/>
            <w:hideMark/>
          </w:tcPr>
          <w:p w14:paraId="2D2A1AD6"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35449A7" w14:textId="0C09AF7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22A00F3" w14:textId="77777777" w:rsidR="00EB4F90" w:rsidRPr="00EB4F90" w:rsidRDefault="00EB4F90" w:rsidP="00EB4F90">
            <w:pPr>
              <w:rPr>
                <w:b/>
                <w:bCs/>
                <w:color w:val="000000"/>
              </w:rPr>
            </w:pPr>
            <w:r w:rsidRPr="00EB4F90">
              <w:rPr>
                <w:b/>
                <w:bCs/>
                <w:color w:val="000000"/>
              </w:rPr>
              <w:t>p value</w:t>
            </w:r>
          </w:p>
        </w:tc>
      </w:tr>
      <w:tr w:rsidR="00EB4F90" w14:paraId="45A507F8" w14:textId="77777777" w:rsidTr="00EB4F90">
        <w:trPr>
          <w:trHeight w:val="320"/>
        </w:trPr>
        <w:tc>
          <w:tcPr>
            <w:tcW w:w="2580" w:type="dxa"/>
            <w:noWrap/>
            <w:hideMark/>
          </w:tcPr>
          <w:p w14:paraId="1BDBE031" w14:textId="77777777" w:rsidR="00EB4F90" w:rsidRDefault="00EB4F90" w:rsidP="00EB4F90">
            <w:pPr>
              <w:rPr>
                <w:color w:val="000000"/>
              </w:rPr>
            </w:pPr>
            <w:r>
              <w:rPr>
                <w:color w:val="000000"/>
              </w:rPr>
              <w:t>Intercept</w:t>
            </w:r>
          </w:p>
        </w:tc>
        <w:tc>
          <w:tcPr>
            <w:tcW w:w="1300" w:type="dxa"/>
            <w:noWrap/>
            <w:hideMark/>
          </w:tcPr>
          <w:p w14:paraId="5D347ED5" w14:textId="77777777" w:rsidR="00EB4F90" w:rsidRDefault="00EB4F90" w:rsidP="00EB4F90">
            <w:pPr>
              <w:rPr>
                <w:color w:val="000000"/>
              </w:rPr>
            </w:pPr>
            <w:r>
              <w:rPr>
                <w:color w:val="000000"/>
              </w:rPr>
              <w:t>-0.64</w:t>
            </w:r>
          </w:p>
        </w:tc>
        <w:tc>
          <w:tcPr>
            <w:tcW w:w="1507" w:type="dxa"/>
            <w:noWrap/>
            <w:hideMark/>
          </w:tcPr>
          <w:p w14:paraId="41F292B6" w14:textId="77777777" w:rsidR="00EB4F90" w:rsidRDefault="00EB4F90" w:rsidP="00EB4F90">
            <w:pPr>
              <w:rPr>
                <w:color w:val="000000"/>
              </w:rPr>
            </w:pPr>
            <w:r>
              <w:rPr>
                <w:color w:val="000000"/>
              </w:rPr>
              <w:t>0.29</w:t>
            </w:r>
          </w:p>
        </w:tc>
        <w:tc>
          <w:tcPr>
            <w:tcW w:w="1093" w:type="dxa"/>
            <w:noWrap/>
            <w:hideMark/>
          </w:tcPr>
          <w:p w14:paraId="11F32816" w14:textId="77777777" w:rsidR="00EB4F90" w:rsidRDefault="00EB4F90" w:rsidP="00EB4F90">
            <w:pPr>
              <w:rPr>
                <w:color w:val="000000"/>
              </w:rPr>
            </w:pPr>
            <w:r>
              <w:rPr>
                <w:color w:val="000000"/>
              </w:rPr>
              <w:t>-2.19</w:t>
            </w:r>
          </w:p>
        </w:tc>
        <w:tc>
          <w:tcPr>
            <w:tcW w:w="1300" w:type="dxa"/>
            <w:noWrap/>
            <w:hideMark/>
          </w:tcPr>
          <w:p w14:paraId="385590E9" w14:textId="77777777" w:rsidR="00EB4F90" w:rsidRDefault="00EB4F90" w:rsidP="00EB4F90">
            <w:pPr>
              <w:rPr>
                <w:color w:val="000000"/>
              </w:rPr>
            </w:pPr>
            <w:r>
              <w:rPr>
                <w:color w:val="000000"/>
              </w:rPr>
              <w:t>0.03</w:t>
            </w:r>
          </w:p>
        </w:tc>
      </w:tr>
      <w:tr w:rsidR="00EB4F90" w14:paraId="43796E90" w14:textId="77777777" w:rsidTr="00EB4F90">
        <w:trPr>
          <w:trHeight w:val="320"/>
        </w:trPr>
        <w:tc>
          <w:tcPr>
            <w:tcW w:w="2580" w:type="dxa"/>
            <w:noWrap/>
            <w:hideMark/>
          </w:tcPr>
          <w:p w14:paraId="672FA050" w14:textId="77777777" w:rsidR="00EB4F90" w:rsidRDefault="00EB4F90" w:rsidP="00EB4F90">
            <w:pPr>
              <w:rPr>
                <w:color w:val="000000"/>
              </w:rPr>
            </w:pPr>
            <w:r>
              <w:rPr>
                <w:color w:val="000000"/>
              </w:rPr>
              <w:t>Abundance</w:t>
            </w:r>
          </w:p>
        </w:tc>
        <w:tc>
          <w:tcPr>
            <w:tcW w:w="1300" w:type="dxa"/>
            <w:noWrap/>
            <w:hideMark/>
          </w:tcPr>
          <w:p w14:paraId="29261A7F" w14:textId="77777777" w:rsidR="00EB4F90" w:rsidRDefault="00EB4F90" w:rsidP="00EB4F90">
            <w:pPr>
              <w:rPr>
                <w:color w:val="000000"/>
              </w:rPr>
            </w:pPr>
            <w:r>
              <w:rPr>
                <w:color w:val="000000"/>
              </w:rPr>
              <w:t>0.17</w:t>
            </w:r>
          </w:p>
        </w:tc>
        <w:tc>
          <w:tcPr>
            <w:tcW w:w="1507" w:type="dxa"/>
            <w:noWrap/>
            <w:hideMark/>
          </w:tcPr>
          <w:p w14:paraId="35D33029" w14:textId="77777777" w:rsidR="00EB4F90" w:rsidRDefault="00EB4F90" w:rsidP="00EB4F90">
            <w:pPr>
              <w:rPr>
                <w:color w:val="000000"/>
              </w:rPr>
            </w:pPr>
            <w:r>
              <w:rPr>
                <w:color w:val="000000"/>
              </w:rPr>
              <w:t>0.23</w:t>
            </w:r>
          </w:p>
        </w:tc>
        <w:tc>
          <w:tcPr>
            <w:tcW w:w="1093" w:type="dxa"/>
            <w:noWrap/>
            <w:hideMark/>
          </w:tcPr>
          <w:p w14:paraId="01EB6D50" w14:textId="77777777" w:rsidR="00EB4F90" w:rsidRDefault="00EB4F90" w:rsidP="00EB4F90">
            <w:pPr>
              <w:rPr>
                <w:color w:val="000000"/>
              </w:rPr>
            </w:pPr>
            <w:r>
              <w:rPr>
                <w:color w:val="000000"/>
              </w:rPr>
              <w:t>0.75</w:t>
            </w:r>
          </w:p>
        </w:tc>
        <w:tc>
          <w:tcPr>
            <w:tcW w:w="1300" w:type="dxa"/>
            <w:noWrap/>
            <w:hideMark/>
          </w:tcPr>
          <w:p w14:paraId="3FCD566D" w14:textId="77777777" w:rsidR="00EB4F90" w:rsidRDefault="00EB4F90" w:rsidP="00EB4F90">
            <w:pPr>
              <w:rPr>
                <w:color w:val="000000"/>
              </w:rPr>
            </w:pPr>
            <w:r>
              <w:rPr>
                <w:color w:val="000000"/>
              </w:rPr>
              <w:t>0.45</w:t>
            </w:r>
          </w:p>
        </w:tc>
      </w:tr>
      <w:tr w:rsidR="00EB4F90" w14:paraId="0FA336C8" w14:textId="77777777" w:rsidTr="00EB4F90">
        <w:trPr>
          <w:trHeight w:val="320"/>
        </w:trPr>
        <w:tc>
          <w:tcPr>
            <w:tcW w:w="2580" w:type="dxa"/>
            <w:noWrap/>
            <w:hideMark/>
          </w:tcPr>
          <w:p w14:paraId="2493686D" w14:textId="77777777" w:rsidR="00EB4F90" w:rsidRDefault="00EB4F90" w:rsidP="00EB4F90">
            <w:pPr>
              <w:rPr>
                <w:color w:val="000000"/>
              </w:rPr>
            </w:pPr>
            <w:r>
              <w:rPr>
                <w:color w:val="000000"/>
              </w:rPr>
              <w:t>Tide exchange</w:t>
            </w:r>
          </w:p>
        </w:tc>
        <w:tc>
          <w:tcPr>
            <w:tcW w:w="1300" w:type="dxa"/>
            <w:noWrap/>
            <w:hideMark/>
          </w:tcPr>
          <w:p w14:paraId="4619D678" w14:textId="77777777" w:rsidR="00EB4F90" w:rsidRDefault="00EB4F90" w:rsidP="00EB4F90">
            <w:pPr>
              <w:rPr>
                <w:color w:val="000000"/>
              </w:rPr>
            </w:pPr>
            <w:r>
              <w:rPr>
                <w:color w:val="000000"/>
              </w:rPr>
              <w:t>0.04</w:t>
            </w:r>
          </w:p>
        </w:tc>
        <w:tc>
          <w:tcPr>
            <w:tcW w:w="1507" w:type="dxa"/>
            <w:noWrap/>
            <w:hideMark/>
          </w:tcPr>
          <w:p w14:paraId="68458E43" w14:textId="77777777" w:rsidR="00EB4F90" w:rsidRDefault="00EB4F90" w:rsidP="00EB4F90">
            <w:pPr>
              <w:rPr>
                <w:color w:val="000000"/>
              </w:rPr>
            </w:pPr>
            <w:r>
              <w:rPr>
                <w:color w:val="000000"/>
              </w:rPr>
              <w:t>0.07</w:t>
            </w:r>
          </w:p>
        </w:tc>
        <w:tc>
          <w:tcPr>
            <w:tcW w:w="1093" w:type="dxa"/>
            <w:noWrap/>
            <w:hideMark/>
          </w:tcPr>
          <w:p w14:paraId="4F6F83EB" w14:textId="77777777" w:rsidR="00EB4F90" w:rsidRDefault="00EB4F90" w:rsidP="00EB4F90">
            <w:pPr>
              <w:rPr>
                <w:color w:val="000000"/>
              </w:rPr>
            </w:pPr>
            <w:r>
              <w:rPr>
                <w:color w:val="000000"/>
              </w:rPr>
              <w:t>0.52</w:t>
            </w:r>
          </w:p>
        </w:tc>
        <w:tc>
          <w:tcPr>
            <w:tcW w:w="1300" w:type="dxa"/>
            <w:noWrap/>
            <w:hideMark/>
          </w:tcPr>
          <w:p w14:paraId="0424B793" w14:textId="77777777" w:rsidR="00EB4F90" w:rsidRDefault="00EB4F90" w:rsidP="00EB4F90">
            <w:pPr>
              <w:rPr>
                <w:color w:val="000000"/>
              </w:rPr>
            </w:pPr>
            <w:r>
              <w:rPr>
                <w:color w:val="000000"/>
              </w:rPr>
              <w:t>0.61</w:t>
            </w:r>
          </w:p>
        </w:tc>
      </w:tr>
      <w:tr w:rsidR="00EB4F90" w14:paraId="5D681D12" w14:textId="77777777" w:rsidTr="00EB4F90">
        <w:trPr>
          <w:trHeight w:val="320"/>
        </w:trPr>
        <w:tc>
          <w:tcPr>
            <w:tcW w:w="2580" w:type="dxa"/>
            <w:noWrap/>
            <w:hideMark/>
          </w:tcPr>
          <w:p w14:paraId="037948DD" w14:textId="77777777" w:rsidR="00EB4F90" w:rsidRDefault="00EB4F90" w:rsidP="00EB4F90">
            <w:pPr>
              <w:rPr>
                <w:color w:val="000000"/>
              </w:rPr>
            </w:pPr>
            <w:r>
              <w:rPr>
                <w:color w:val="000000"/>
              </w:rPr>
              <w:t>Biodiversity</w:t>
            </w:r>
          </w:p>
        </w:tc>
        <w:tc>
          <w:tcPr>
            <w:tcW w:w="1300" w:type="dxa"/>
            <w:noWrap/>
            <w:hideMark/>
          </w:tcPr>
          <w:p w14:paraId="5EECEE38" w14:textId="77777777" w:rsidR="00EB4F90" w:rsidRDefault="00EB4F90" w:rsidP="00EB4F90">
            <w:pPr>
              <w:rPr>
                <w:color w:val="000000"/>
              </w:rPr>
            </w:pPr>
            <w:r>
              <w:rPr>
                <w:color w:val="000000"/>
              </w:rPr>
              <w:t>-0.01</w:t>
            </w:r>
          </w:p>
        </w:tc>
        <w:tc>
          <w:tcPr>
            <w:tcW w:w="1507" w:type="dxa"/>
            <w:noWrap/>
            <w:hideMark/>
          </w:tcPr>
          <w:p w14:paraId="427BD36E" w14:textId="77777777" w:rsidR="00EB4F90" w:rsidRDefault="00EB4F90" w:rsidP="00EB4F90">
            <w:pPr>
              <w:rPr>
                <w:color w:val="000000"/>
              </w:rPr>
            </w:pPr>
            <w:r>
              <w:rPr>
                <w:color w:val="000000"/>
              </w:rPr>
              <w:t>0.10</w:t>
            </w:r>
          </w:p>
        </w:tc>
        <w:tc>
          <w:tcPr>
            <w:tcW w:w="1093" w:type="dxa"/>
            <w:noWrap/>
            <w:hideMark/>
          </w:tcPr>
          <w:p w14:paraId="236AEAD2" w14:textId="77777777" w:rsidR="00EB4F90" w:rsidRDefault="00EB4F90" w:rsidP="00EB4F90">
            <w:pPr>
              <w:rPr>
                <w:color w:val="000000"/>
              </w:rPr>
            </w:pPr>
            <w:r>
              <w:rPr>
                <w:color w:val="000000"/>
              </w:rPr>
              <w:t>-0.11</w:t>
            </w:r>
          </w:p>
        </w:tc>
        <w:tc>
          <w:tcPr>
            <w:tcW w:w="1300" w:type="dxa"/>
            <w:noWrap/>
            <w:hideMark/>
          </w:tcPr>
          <w:p w14:paraId="57BF352E" w14:textId="77777777" w:rsidR="00EB4F90" w:rsidRDefault="00EB4F90" w:rsidP="00EB4F90">
            <w:pPr>
              <w:rPr>
                <w:color w:val="000000"/>
              </w:rPr>
            </w:pPr>
            <w:r>
              <w:rPr>
                <w:color w:val="000000"/>
              </w:rPr>
              <w:t>0.91</w:t>
            </w:r>
          </w:p>
        </w:tc>
      </w:tr>
      <w:tr w:rsidR="00EB4F90" w14:paraId="5C1A9A13" w14:textId="77777777" w:rsidTr="00EB4F90">
        <w:trPr>
          <w:trHeight w:val="320"/>
        </w:trPr>
        <w:tc>
          <w:tcPr>
            <w:tcW w:w="2580" w:type="dxa"/>
            <w:noWrap/>
            <w:hideMark/>
          </w:tcPr>
          <w:p w14:paraId="7E3022F0" w14:textId="77777777" w:rsidR="00EB4F90" w:rsidRDefault="00EB4F90" w:rsidP="00EB4F90">
            <w:pPr>
              <w:rPr>
                <w:color w:val="000000"/>
              </w:rPr>
            </w:pPr>
            <w:r>
              <w:rPr>
                <w:color w:val="000000"/>
              </w:rPr>
              <w:t>Depth</w:t>
            </w:r>
          </w:p>
        </w:tc>
        <w:tc>
          <w:tcPr>
            <w:tcW w:w="1300" w:type="dxa"/>
            <w:noWrap/>
            <w:hideMark/>
          </w:tcPr>
          <w:p w14:paraId="17B94481" w14:textId="77777777" w:rsidR="00EB4F90" w:rsidRDefault="00EB4F90" w:rsidP="00EB4F90">
            <w:pPr>
              <w:rPr>
                <w:color w:val="000000"/>
              </w:rPr>
            </w:pPr>
            <w:r>
              <w:rPr>
                <w:color w:val="000000"/>
              </w:rPr>
              <w:t>-0.06</w:t>
            </w:r>
          </w:p>
        </w:tc>
        <w:tc>
          <w:tcPr>
            <w:tcW w:w="1507" w:type="dxa"/>
            <w:noWrap/>
            <w:hideMark/>
          </w:tcPr>
          <w:p w14:paraId="3985D152" w14:textId="77777777" w:rsidR="00EB4F90" w:rsidRDefault="00EB4F90" w:rsidP="00EB4F90">
            <w:pPr>
              <w:rPr>
                <w:color w:val="000000"/>
              </w:rPr>
            </w:pPr>
            <w:r>
              <w:rPr>
                <w:color w:val="000000"/>
              </w:rPr>
              <w:t>0.11</w:t>
            </w:r>
          </w:p>
        </w:tc>
        <w:tc>
          <w:tcPr>
            <w:tcW w:w="1093" w:type="dxa"/>
            <w:noWrap/>
            <w:hideMark/>
          </w:tcPr>
          <w:p w14:paraId="5DBC0311" w14:textId="77777777" w:rsidR="00EB4F90" w:rsidRDefault="00EB4F90" w:rsidP="00EB4F90">
            <w:pPr>
              <w:rPr>
                <w:color w:val="000000"/>
              </w:rPr>
            </w:pPr>
            <w:r>
              <w:rPr>
                <w:color w:val="000000"/>
              </w:rPr>
              <w:t>-0.55</w:t>
            </w:r>
          </w:p>
        </w:tc>
        <w:tc>
          <w:tcPr>
            <w:tcW w:w="1300" w:type="dxa"/>
            <w:noWrap/>
            <w:hideMark/>
          </w:tcPr>
          <w:p w14:paraId="10CE7992" w14:textId="77777777" w:rsidR="00EB4F90" w:rsidRDefault="00EB4F90" w:rsidP="00EB4F90">
            <w:pPr>
              <w:rPr>
                <w:color w:val="000000"/>
              </w:rPr>
            </w:pPr>
            <w:r>
              <w:rPr>
                <w:color w:val="000000"/>
              </w:rPr>
              <w:t>0.58</w:t>
            </w:r>
          </w:p>
        </w:tc>
      </w:tr>
      <w:tr w:rsidR="00EB4F90" w14:paraId="1CA39846" w14:textId="77777777" w:rsidTr="00EB4F90">
        <w:trPr>
          <w:trHeight w:val="320"/>
        </w:trPr>
        <w:tc>
          <w:tcPr>
            <w:tcW w:w="2580" w:type="dxa"/>
            <w:noWrap/>
            <w:hideMark/>
          </w:tcPr>
          <w:p w14:paraId="0395A20C" w14:textId="77777777" w:rsidR="00EB4F90" w:rsidRDefault="00EB4F90" w:rsidP="00EB4F90">
            <w:pPr>
              <w:rPr>
                <w:color w:val="000000"/>
              </w:rPr>
            </w:pPr>
            <w:proofErr w:type="spellStart"/>
            <w:proofErr w:type="gramStart"/>
            <w:r>
              <w:rPr>
                <w:color w:val="000000"/>
              </w:rPr>
              <w:t>Abundance:Tide</w:t>
            </w:r>
            <w:proofErr w:type="spellEnd"/>
            <w:proofErr w:type="gramEnd"/>
          </w:p>
        </w:tc>
        <w:tc>
          <w:tcPr>
            <w:tcW w:w="1300" w:type="dxa"/>
            <w:noWrap/>
            <w:hideMark/>
          </w:tcPr>
          <w:p w14:paraId="1E76635A" w14:textId="77777777" w:rsidR="00EB4F90" w:rsidRDefault="00EB4F90" w:rsidP="00EB4F90">
            <w:pPr>
              <w:rPr>
                <w:color w:val="000000"/>
              </w:rPr>
            </w:pPr>
            <w:r>
              <w:rPr>
                <w:color w:val="000000"/>
              </w:rPr>
              <w:t>0.13</w:t>
            </w:r>
          </w:p>
        </w:tc>
        <w:tc>
          <w:tcPr>
            <w:tcW w:w="1507" w:type="dxa"/>
            <w:noWrap/>
            <w:hideMark/>
          </w:tcPr>
          <w:p w14:paraId="3ECE47FD" w14:textId="77777777" w:rsidR="00EB4F90" w:rsidRDefault="00EB4F90" w:rsidP="00EB4F90">
            <w:pPr>
              <w:rPr>
                <w:color w:val="000000"/>
              </w:rPr>
            </w:pPr>
            <w:r>
              <w:rPr>
                <w:color w:val="000000"/>
              </w:rPr>
              <w:t>0.17</w:t>
            </w:r>
          </w:p>
        </w:tc>
        <w:tc>
          <w:tcPr>
            <w:tcW w:w="1093" w:type="dxa"/>
            <w:noWrap/>
            <w:hideMark/>
          </w:tcPr>
          <w:p w14:paraId="0AAC9C04" w14:textId="77777777" w:rsidR="00EB4F90" w:rsidRDefault="00EB4F90" w:rsidP="00EB4F90">
            <w:pPr>
              <w:rPr>
                <w:color w:val="000000"/>
              </w:rPr>
            </w:pPr>
            <w:r>
              <w:rPr>
                <w:color w:val="000000"/>
              </w:rPr>
              <w:t>0.80</w:t>
            </w:r>
          </w:p>
        </w:tc>
        <w:tc>
          <w:tcPr>
            <w:tcW w:w="1300" w:type="dxa"/>
            <w:noWrap/>
            <w:hideMark/>
          </w:tcPr>
          <w:p w14:paraId="1AE9F689" w14:textId="77777777" w:rsidR="00EB4F90" w:rsidRDefault="00EB4F90" w:rsidP="00EB4F90">
            <w:pPr>
              <w:rPr>
                <w:color w:val="000000"/>
              </w:rPr>
            </w:pPr>
            <w:r>
              <w:rPr>
                <w:color w:val="000000"/>
              </w:rPr>
              <w:t>0.43</w:t>
            </w:r>
          </w:p>
        </w:tc>
      </w:tr>
    </w:tbl>
    <w:p w14:paraId="219DF036" w14:textId="77777777" w:rsidR="002B081F" w:rsidRPr="00F83AAB" w:rsidRDefault="002B081F" w:rsidP="002B081F">
      <w:pPr>
        <w:spacing w:line="480" w:lineRule="auto"/>
        <w:rPr>
          <w:b/>
          <w:bCs/>
          <w:iCs/>
        </w:rPr>
      </w:pPr>
      <w:r w:rsidRPr="00F83AAB">
        <w:rPr>
          <w:b/>
          <w:bCs/>
          <w:iCs/>
        </w:rPr>
        <w:lastRenderedPageBreak/>
        <w:t>Within-site (small-scale) variation</w:t>
      </w:r>
    </w:p>
    <w:p w14:paraId="43151E4F" w14:textId="327C783E"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proofErr w:type="spellStart"/>
      <w:r>
        <w:t>our</w:t>
      </w:r>
      <w:proofErr w:type="spellEnd"/>
      <w:r>
        <w:t xml:space="preserve">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1B1E0A2F"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Fig</w:t>
      </w:r>
      <w:r w:rsidR="00820A22">
        <w:rPr>
          <w:highlight w:val="green"/>
        </w:rPr>
        <w:t>.</w:t>
      </w:r>
      <w:r w:rsidRPr="001F1DDA">
        <w:rPr>
          <w:highlight w:val="green"/>
        </w:rPr>
        <w:t xml:space="preserve"> </w:t>
      </w:r>
      <w:r w:rsidR="003840BD">
        <w:rPr>
          <w:highlight w:val="green"/>
        </w:rPr>
        <w:t>S2.</w:t>
      </w:r>
      <w:r w:rsidRPr="001F1DDA">
        <w:rPr>
          <w:highlight w:val="green"/>
        </w:rPr>
        <w:t>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 xml:space="preserve">Table </w:t>
      </w:r>
      <w:r w:rsidR="003840BD">
        <w:rPr>
          <w:color w:val="000000"/>
          <w:highlight w:val="green"/>
        </w:rPr>
        <w:t>S2.</w:t>
      </w:r>
      <w:r w:rsidRPr="001F1DDA">
        <w:rPr>
          <w:color w:val="000000"/>
          <w:highlight w:val="green"/>
        </w:rPr>
        <w:t>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45A3FDC6" w:rsidR="001F1DDA" w:rsidRPr="00EB4F90" w:rsidRDefault="001F1DDA" w:rsidP="002A1EF5">
      <w:r w:rsidRPr="00281EEC">
        <w:rPr>
          <w:b/>
        </w:rPr>
        <w:t xml:space="preserve">Figure </w:t>
      </w:r>
      <w:r w:rsidR="003840BD">
        <w:rPr>
          <w:b/>
        </w:rPr>
        <w:t>S2.</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3F4B7537" w:rsidR="00275834" w:rsidRPr="00EB4F90" w:rsidRDefault="00275834" w:rsidP="00275834">
      <w:pPr>
        <w:rPr>
          <w:b/>
        </w:rPr>
      </w:pPr>
      <w:r w:rsidRPr="000D7435">
        <w:rPr>
          <w:b/>
        </w:rPr>
        <w:t xml:space="preserve">Table </w:t>
      </w:r>
      <w:r w:rsidR="003840BD">
        <w:rPr>
          <w:b/>
        </w:rPr>
        <w:t>S2.</w:t>
      </w:r>
      <w:r w:rsidR="00435ABE">
        <w:rPr>
          <w:b/>
        </w:rPr>
        <w:t>2</w:t>
      </w:r>
      <w:r w:rsidRPr="000D7435">
        <w:rPr>
          <w:b/>
        </w:rPr>
        <w:t>.</w:t>
      </w:r>
      <w:r w:rsidRPr="000D7435">
        <w:t xml:space="preserve"> Model summaries from the within-site, small scale models including only the biomass of one family </w:t>
      </w:r>
      <w:r w:rsidR="00EB4F90">
        <w:t xml:space="preserve">(indicated in the top left cell) </w:t>
      </w:r>
      <w:r w:rsidRPr="000D7435">
        <w:t>for each model.</w:t>
      </w:r>
    </w:p>
    <w:p w14:paraId="49DE5F3F" w14:textId="152C8D48" w:rsidR="00275834" w:rsidRPr="000D7435" w:rsidRDefault="00275834" w:rsidP="00275834">
      <w:pPr>
        <w:pStyle w:val="HTMLPreformatted"/>
        <w:shd w:val="clear" w:color="auto" w:fill="FFFFFF"/>
        <w:wordWrap w:val="0"/>
        <w:rPr>
          <w:rFonts w:ascii="Monaco" w:hAnsi="Monaco"/>
          <w:color w:val="000000"/>
          <w:sz w:val="18"/>
          <w:szCs w:val="18"/>
          <w:u w:val="single"/>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32BA718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D2AE413" w14:textId="1508BB84" w:rsidR="00EB4F90" w:rsidRPr="00EB4F90" w:rsidRDefault="00EB4F90" w:rsidP="00EB4F90">
            <w:pPr>
              <w:rPr>
                <w:b/>
                <w:bCs/>
              </w:rPr>
            </w:pPr>
            <w:proofErr w:type="spellStart"/>
            <w:r w:rsidRPr="00EB4F90">
              <w:rPr>
                <w:b/>
                <w:bCs/>
              </w:rPr>
              <w:t>Echinasteridae</w:t>
            </w:r>
            <w:proofErr w:type="spellEnd"/>
          </w:p>
        </w:tc>
        <w:tc>
          <w:tcPr>
            <w:tcW w:w="1300" w:type="dxa"/>
            <w:noWrap/>
            <w:hideMark/>
          </w:tcPr>
          <w:p w14:paraId="217CA6F7"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461E0C8D" w14:textId="35AAC127"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EB4F90">
            <w:pPr>
              <w:rPr>
                <w:b/>
                <w:bCs/>
                <w:color w:val="000000"/>
              </w:rPr>
            </w:pPr>
            <w:r w:rsidRPr="00EB4F90">
              <w:rPr>
                <w:b/>
                <w:bCs/>
                <w:color w:val="000000"/>
              </w:rPr>
              <w:t>z value</w:t>
            </w:r>
          </w:p>
        </w:tc>
        <w:tc>
          <w:tcPr>
            <w:tcW w:w="1300" w:type="dxa"/>
            <w:noWrap/>
            <w:hideMark/>
          </w:tcPr>
          <w:p w14:paraId="2FBE4DC6" w14:textId="77777777" w:rsidR="00EB4F90" w:rsidRPr="00EB4F90" w:rsidRDefault="00EB4F90" w:rsidP="00EB4F90">
            <w:pPr>
              <w:rPr>
                <w:b/>
                <w:bCs/>
                <w:color w:val="000000"/>
              </w:rPr>
            </w:pPr>
            <w:r w:rsidRPr="00EB4F90">
              <w:rPr>
                <w:b/>
                <w:bCs/>
                <w:color w:val="000000"/>
              </w:rPr>
              <w:t>p value</w:t>
            </w:r>
          </w:p>
        </w:tc>
      </w:tr>
      <w:tr w:rsidR="00EB4F90" w14:paraId="66099E25" w14:textId="77777777" w:rsidTr="00EB4F90">
        <w:trPr>
          <w:trHeight w:val="320"/>
        </w:trPr>
        <w:tc>
          <w:tcPr>
            <w:tcW w:w="2580" w:type="dxa"/>
            <w:noWrap/>
            <w:hideMark/>
          </w:tcPr>
          <w:p w14:paraId="35A15421" w14:textId="77777777" w:rsidR="00EB4F90" w:rsidRDefault="00EB4F90" w:rsidP="00EB4F90">
            <w:pPr>
              <w:rPr>
                <w:color w:val="000000"/>
              </w:rPr>
            </w:pPr>
            <w:r>
              <w:rPr>
                <w:color w:val="000000"/>
              </w:rPr>
              <w:t>Intercept</w:t>
            </w:r>
          </w:p>
        </w:tc>
        <w:tc>
          <w:tcPr>
            <w:tcW w:w="1300"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EB4F90">
        <w:trPr>
          <w:trHeight w:val="320"/>
        </w:trPr>
        <w:tc>
          <w:tcPr>
            <w:tcW w:w="2580" w:type="dxa"/>
            <w:noWrap/>
            <w:hideMark/>
          </w:tcPr>
          <w:p w14:paraId="1A04CF2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EB4F90">
        <w:trPr>
          <w:trHeight w:val="320"/>
        </w:trPr>
        <w:tc>
          <w:tcPr>
            <w:tcW w:w="2580" w:type="dxa"/>
            <w:noWrap/>
            <w:hideMark/>
          </w:tcPr>
          <w:p w14:paraId="18146A50" w14:textId="77777777" w:rsidR="00EB4F90" w:rsidRDefault="00EB4F90" w:rsidP="00EB4F90">
            <w:pPr>
              <w:rPr>
                <w:color w:val="000000"/>
              </w:rPr>
            </w:pPr>
            <w:r>
              <w:rPr>
                <w:color w:val="000000"/>
              </w:rPr>
              <w:t>Kelp none</w:t>
            </w:r>
          </w:p>
        </w:tc>
        <w:tc>
          <w:tcPr>
            <w:tcW w:w="1300"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EB4F90">
        <w:trPr>
          <w:trHeight w:val="320"/>
        </w:trPr>
        <w:tc>
          <w:tcPr>
            <w:tcW w:w="2580" w:type="dxa"/>
            <w:noWrap/>
            <w:hideMark/>
          </w:tcPr>
          <w:p w14:paraId="45944E0B" w14:textId="77777777" w:rsidR="00EB4F90" w:rsidRDefault="00EB4F90" w:rsidP="00EB4F90">
            <w:pPr>
              <w:rPr>
                <w:color w:val="000000"/>
              </w:rPr>
            </w:pPr>
            <w:r>
              <w:rPr>
                <w:color w:val="000000"/>
              </w:rPr>
              <w:t>Kelp biomass</w:t>
            </w:r>
          </w:p>
        </w:tc>
        <w:tc>
          <w:tcPr>
            <w:tcW w:w="1300"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EB4F90">
        <w:trPr>
          <w:trHeight w:val="320"/>
        </w:trPr>
        <w:tc>
          <w:tcPr>
            <w:tcW w:w="2580" w:type="dxa"/>
            <w:noWrap/>
            <w:hideMark/>
          </w:tcPr>
          <w:p w14:paraId="79900B57" w14:textId="77777777" w:rsidR="00EB4F90" w:rsidRDefault="00EB4F90" w:rsidP="00EB4F90">
            <w:pPr>
              <w:rPr>
                <w:color w:val="000000"/>
              </w:rPr>
            </w:pPr>
            <w:r>
              <w:rPr>
                <w:color w:val="000000"/>
              </w:rPr>
              <w:t>Tide exchange</w:t>
            </w:r>
          </w:p>
        </w:tc>
        <w:tc>
          <w:tcPr>
            <w:tcW w:w="1300"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EB4F90">
        <w:trPr>
          <w:trHeight w:val="320"/>
        </w:trPr>
        <w:tc>
          <w:tcPr>
            <w:tcW w:w="2580" w:type="dxa"/>
            <w:noWrap/>
            <w:hideMark/>
          </w:tcPr>
          <w:p w14:paraId="0B230650" w14:textId="77777777" w:rsidR="00EB4F90" w:rsidRDefault="00EB4F90" w:rsidP="00EB4F90">
            <w:pPr>
              <w:rPr>
                <w:color w:val="000000"/>
              </w:rPr>
            </w:pPr>
            <w:r>
              <w:rPr>
                <w:color w:val="000000"/>
              </w:rPr>
              <w:t>Animal biomass</w:t>
            </w:r>
          </w:p>
        </w:tc>
        <w:tc>
          <w:tcPr>
            <w:tcW w:w="1300"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EB4F90">
        <w:trPr>
          <w:trHeight w:val="320"/>
        </w:trPr>
        <w:tc>
          <w:tcPr>
            <w:tcW w:w="2580" w:type="dxa"/>
            <w:noWrap/>
            <w:hideMark/>
          </w:tcPr>
          <w:p w14:paraId="772CC138" w14:textId="77777777" w:rsidR="00EB4F90" w:rsidRDefault="00EB4F90" w:rsidP="00EB4F90">
            <w:pPr>
              <w:rPr>
                <w:color w:val="000000"/>
              </w:rPr>
            </w:pPr>
            <w:r>
              <w:rPr>
                <w:color w:val="000000"/>
              </w:rPr>
              <w:t>Biodiversity</w:t>
            </w:r>
          </w:p>
        </w:tc>
        <w:tc>
          <w:tcPr>
            <w:tcW w:w="1300"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EB4F90">
        <w:trPr>
          <w:trHeight w:val="320"/>
        </w:trPr>
        <w:tc>
          <w:tcPr>
            <w:tcW w:w="2580" w:type="dxa"/>
            <w:noWrap/>
            <w:hideMark/>
          </w:tcPr>
          <w:p w14:paraId="774D7931" w14:textId="77777777" w:rsidR="00EB4F90" w:rsidRDefault="00EB4F90" w:rsidP="00EB4F90">
            <w:pPr>
              <w:rPr>
                <w:color w:val="000000"/>
              </w:rPr>
            </w:pPr>
            <w:r>
              <w:rPr>
                <w:color w:val="000000"/>
              </w:rPr>
              <w:t>Depth</w:t>
            </w:r>
          </w:p>
        </w:tc>
        <w:tc>
          <w:tcPr>
            <w:tcW w:w="1300"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EB4F90">
        <w:trPr>
          <w:trHeight w:val="320"/>
        </w:trPr>
        <w:tc>
          <w:tcPr>
            <w:tcW w:w="2580" w:type="dxa"/>
            <w:noWrap/>
            <w:hideMark/>
          </w:tcPr>
          <w:p w14:paraId="188F7A0C"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EB4F90">
        <w:trPr>
          <w:trHeight w:val="320"/>
        </w:trPr>
        <w:tc>
          <w:tcPr>
            <w:tcW w:w="2580" w:type="dxa"/>
            <w:noWrap/>
            <w:hideMark/>
          </w:tcPr>
          <w:p w14:paraId="49B13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EB4F90">
        <w:trPr>
          <w:trHeight w:val="320"/>
        </w:trPr>
        <w:tc>
          <w:tcPr>
            <w:tcW w:w="2580" w:type="dxa"/>
            <w:noWrap/>
            <w:hideMark/>
          </w:tcPr>
          <w:p w14:paraId="37DC8C8F"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31F893AE" w14:textId="30FC6595" w:rsidR="00EB4F90" w:rsidRDefault="00EB4F90" w:rsidP="00EB4F90">
      <w:pPr>
        <w:jc w:val="center"/>
      </w:pPr>
    </w:p>
    <w:p w14:paraId="284658EC" w14:textId="6EF5D628" w:rsidR="00275834" w:rsidRPr="00EB4F90" w:rsidRDefault="00EB4F90" w:rsidP="00EB4F90">
      <w:pPr>
        <w:rPr>
          <w:rStyle w:val="gnvwddmdl3b"/>
        </w:rPr>
      </w:pPr>
      <w: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14:paraId="53C86B76"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109F2BF" w14:textId="77C696AA" w:rsidR="00EB4F90" w:rsidRPr="00EB4F90" w:rsidRDefault="00EB4F90" w:rsidP="00EB4F90">
            <w:pPr>
              <w:rPr>
                <w:b/>
                <w:bCs/>
              </w:rPr>
            </w:pPr>
            <w:proofErr w:type="spellStart"/>
            <w:r w:rsidRPr="00EB4F90">
              <w:rPr>
                <w:b/>
                <w:bCs/>
              </w:rPr>
              <w:lastRenderedPageBreak/>
              <w:t>Gobiidae</w:t>
            </w:r>
            <w:proofErr w:type="spellEnd"/>
          </w:p>
        </w:tc>
        <w:tc>
          <w:tcPr>
            <w:tcW w:w="1300" w:type="dxa"/>
            <w:noWrap/>
            <w:hideMark/>
          </w:tcPr>
          <w:p w14:paraId="55B27D4D"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3B7DCCBD" w14:textId="661DBC13"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EB4F90">
            <w:pPr>
              <w:rPr>
                <w:b/>
                <w:bCs/>
                <w:color w:val="000000"/>
              </w:rPr>
            </w:pPr>
            <w:r w:rsidRPr="00EB4F90">
              <w:rPr>
                <w:b/>
                <w:bCs/>
                <w:color w:val="000000"/>
              </w:rPr>
              <w:t>z value</w:t>
            </w:r>
          </w:p>
        </w:tc>
        <w:tc>
          <w:tcPr>
            <w:tcW w:w="1300" w:type="dxa"/>
            <w:noWrap/>
            <w:hideMark/>
          </w:tcPr>
          <w:p w14:paraId="5CB9824B" w14:textId="77777777" w:rsidR="00EB4F90" w:rsidRPr="00EB4F90" w:rsidRDefault="00EB4F90" w:rsidP="00EB4F90">
            <w:pPr>
              <w:rPr>
                <w:b/>
                <w:bCs/>
                <w:color w:val="000000"/>
              </w:rPr>
            </w:pPr>
            <w:r w:rsidRPr="00EB4F90">
              <w:rPr>
                <w:b/>
                <w:bCs/>
                <w:color w:val="000000"/>
              </w:rPr>
              <w:t>p value</w:t>
            </w:r>
          </w:p>
        </w:tc>
      </w:tr>
      <w:tr w:rsidR="00EB4F90" w14:paraId="013B09C4" w14:textId="77777777" w:rsidTr="00EB4F90">
        <w:trPr>
          <w:trHeight w:val="320"/>
        </w:trPr>
        <w:tc>
          <w:tcPr>
            <w:tcW w:w="2580" w:type="dxa"/>
            <w:noWrap/>
            <w:hideMark/>
          </w:tcPr>
          <w:p w14:paraId="4ACF5D24" w14:textId="77777777" w:rsidR="00EB4F90" w:rsidRDefault="00EB4F90" w:rsidP="00EB4F90">
            <w:pPr>
              <w:rPr>
                <w:color w:val="000000"/>
              </w:rPr>
            </w:pPr>
            <w:r>
              <w:rPr>
                <w:color w:val="000000"/>
              </w:rPr>
              <w:t>Intercept</w:t>
            </w:r>
          </w:p>
        </w:tc>
        <w:tc>
          <w:tcPr>
            <w:tcW w:w="1300"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EB4F90">
        <w:trPr>
          <w:trHeight w:val="320"/>
        </w:trPr>
        <w:tc>
          <w:tcPr>
            <w:tcW w:w="2580" w:type="dxa"/>
            <w:noWrap/>
            <w:hideMark/>
          </w:tcPr>
          <w:p w14:paraId="50F26324" w14:textId="77777777" w:rsidR="00EB4F90" w:rsidRDefault="00EB4F90" w:rsidP="00EB4F90">
            <w:pPr>
              <w:rPr>
                <w:color w:val="000000"/>
              </w:rPr>
            </w:pPr>
            <w:r>
              <w:rPr>
                <w:color w:val="000000"/>
              </w:rPr>
              <w:t>Kelp none</w:t>
            </w:r>
          </w:p>
        </w:tc>
        <w:tc>
          <w:tcPr>
            <w:tcW w:w="1300"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934BDF">
        <w:trPr>
          <w:trHeight w:val="320"/>
        </w:trPr>
        <w:tc>
          <w:tcPr>
            <w:tcW w:w="2580" w:type="dxa"/>
            <w:noWrap/>
            <w:hideMark/>
          </w:tcPr>
          <w:p w14:paraId="38F4D788" w14:textId="77777777" w:rsidR="00EB4F90" w:rsidRDefault="00EB4F90" w:rsidP="00EB4F90">
            <w:pPr>
              <w:rPr>
                <w:color w:val="000000"/>
              </w:rPr>
            </w:pPr>
            <w:r>
              <w:rPr>
                <w:color w:val="000000"/>
              </w:rPr>
              <w:t>Kelp biomass</w:t>
            </w:r>
          </w:p>
        </w:tc>
        <w:tc>
          <w:tcPr>
            <w:tcW w:w="1300"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934BDF">
        <w:trPr>
          <w:trHeight w:val="320"/>
        </w:trPr>
        <w:tc>
          <w:tcPr>
            <w:tcW w:w="2580" w:type="dxa"/>
            <w:noWrap/>
            <w:hideMark/>
          </w:tcPr>
          <w:p w14:paraId="36A063A5" w14:textId="77777777" w:rsidR="00EB4F90" w:rsidRDefault="00EB4F90" w:rsidP="00EB4F90">
            <w:pPr>
              <w:rPr>
                <w:color w:val="000000"/>
              </w:rPr>
            </w:pPr>
            <w:r>
              <w:rPr>
                <w:color w:val="000000"/>
              </w:rPr>
              <w:t>Tide exchange</w:t>
            </w:r>
          </w:p>
        </w:tc>
        <w:tc>
          <w:tcPr>
            <w:tcW w:w="1300"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934BDF">
        <w:trPr>
          <w:trHeight w:val="320"/>
        </w:trPr>
        <w:tc>
          <w:tcPr>
            <w:tcW w:w="2580" w:type="dxa"/>
            <w:noWrap/>
            <w:hideMark/>
          </w:tcPr>
          <w:p w14:paraId="347D1CAA" w14:textId="77777777" w:rsidR="00EB4F90" w:rsidRDefault="00EB4F90" w:rsidP="00EB4F90">
            <w:pPr>
              <w:rPr>
                <w:color w:val="000000"/>
              </w:rPr>
            </w:pPr>
            <w:r>
              <w:rPr>
                <w:color w:val="000000"/>
              </w:rPr>
              <w:t>Animal biomass</w:t>
            </w:r>
          </w:p>
        </w:tc>
        <w:tc>
          <w:tcPr>
            <w:tcW w:w="1300"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EB4F90">
        <w:trPr>
          <w:trHeight w:val="320"/>
        </w:trPr>
        <w:tc>
          <w:tcPr>
            <w:tcW w:w="2580" w:type="dxa"/>
            <w:noWrap/>
            <w:hideMark/>
          </w:tcPr>
          <w:p w14:paraId="4CFF2CD4" w14:textId="77777777" w:rsidR="00EB4F90" w:rsidRDefault="00EB4F90" w:rsidP="00EB4F90">
            <w:pPr>
              <w:rPr>
                <w:color w:val="000000"/>
              </w:rPr>
            </w:pPr>
            <w:r>
              <w:rPr>
                <w:color w:val="000000"/>
              </w:rPr>
              <w:t>Biodiversity</w:t>
            </w:r>
          </w:p>
        </w:tc>
        <w:tc>
          <w:tcPr>
            <w:tcW w:w="1300"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EB4F90">
        <w:trPr>
          <w:trHeight w:val="320"/>
        </w:trPr>
        <w:tc>
          <w:tcPr>
            <w:tcW w:w="2580" w:type="dxa"/>
            <w:noWrap/>
            <w:hideMark/>
          </w:tcPr>
          <w:p w14:paraId="1EE5A02C" w14:textId="77777777" w:rsidR="00EB4F90" w:rsidRDefault="00EB4F90" w:rsidP="00EB4F90">
            <w:pPr>
              <w:rPr>
                <w:color w:val="000000"/>
              </w:rPr>
            </w:pPr>
            <w:r>
              <w:rPr>
                <w:color w:val="000000"/>
              </w:rPr>
              <w:t>Depth</w:t>
            </w:r>
          </w:p>
        </w:tc>
        <w:tc>
          <w:tcPr>
            <w:tcW w:w="1300"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EB4F90">
        <w:trPr>
          <w:trHeight w:val="320"/>
        </w:trPr>
        <w:tc>
          <w:tcPr>
            <w:tcW w:w="2580" w:type="dxa"/>
            <w:noWrap/>
            <w:hideMark/>
          </w:tcPr>
          <w:p w14:paraId="3FEC1957"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EB4F90">
        <w:trPr>
          <w:trHeight w:val="320"/>
        </w:trPr>
        <w:tc>
          <w:tcPr>
            <w:tcW w:w="2580" w:type="dxa"/>
            <w:noWrap/>
            <w:hideMark/>
          </w:tcPr>
          <w:p w14:paraId="77D4F76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EB4F90">
        <w:trPr>
          <w:trHeight w:val="320"/>
        </w:trPr>
        <w:tc>
          <w:tcPr>
            <w:tcW w:w="2580" w:type="dxa"/>
            <w:noWrap/>
            <w:hideMark/>
          </w:tcPr>
          <w:p w14:paraId="535552AA"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14:paraId="2B65AEE4"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5A3D863" w14:textId="6763496B" w:rsidR="00EB4F90" w:rsidRPr="00EB4F90" w:rsidRDefault="00EB4F90" w:rsidP="00EB4F90">
            <w:pPr>
              <w:rPr>
                <w:b/>
                <w:bCs/>
              </w:rPr>
            </w:pPr>
            <w:proofErr w:type="spellStart"/>
            <w:r w:rsidRPr="00EB4F90">
              <w:rPr>
                <w:b/>
                <w:bCs/>
              </w:rPr>
              <w:t>Cottidae</w:t>
            </w:r>
            <w:proofErr w:type="spellEnd"/>
          </w:p>
        </w:tc>
        <w:tc>
          <w:tcPr>
            <w:tcW w:w="1300" w:type="dxa"/>
            <w:noWrap/>
            <w:hideMark/>
          </w:tcPr>
          <w:p w14:paraId="39B114EC"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597C7C19" w14:textId="2BF173BA"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1566FF88" w14:textId="77777777" w:rsidR="00EB4F90" w:rsidRPr="00EB4F90" w:rsidRDefault="00EB4F90" w:rsidP="00EB4F90">
            <w:pPr>
              <w:rPr>
                <w:b/>
                <w:bCs/>
                <w:color w:val="000000"/>
              </w:rPr>
            </w:pPr>
            <w:r w:rsidRPr="00EB4F90">
              <w:rPr>
                <w:b/>
                <w:bCs/>
                <w:color w:val="000000"/>
              </w:rPr>
              <w:t>p value</w:t>
            </w:r>
          </w:p>
        </w:tc>
      </w:tr>
      <w:tr w:rsidR="00EB4F90" w14:paraId="6E6C44DF" w14:textId="77777777" w:rsidTr="00EB4F90">
        <w:trPr>
          <w:trHeight w:val="320"/>
        </w:trPr>
        <w:tc>
          <w:tcPr>
            <w:tcW w:w="2580" w:type="dxa"/>
            <w:noWrap/>
            <w:hideMark/>
          </w:tcPr>
          <w:p w14:paraId="76F33A4A" w14:textId="77777777" w:rsidR="00EB4F90" w:rsidRDefault="00EB4F90" w:rsidP="00EB4F90">
            <w:pPr>
              <w:rPr>
                <w:color w:val="000000"/>
              </w:rPr>
            </w:pPr>
            <w:r>
              <w:rPr>
                <w:color w:val="000000"/>
              </w:rPr>
              <w:t>Intercept</w:t>
            </w:r>
          </w:p>
        </w:tc>
        <w:tc>
          <w:tcPr>
            <w:tcW w:w="1300"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EB4F90">
        <w:trPr>
          <w:trHeight w:val="320"/>
        </w:trPr>
        <w:tc>
          <w:tcPr>
            <w:tcW w:w="2580" w:type="dxa"/>
            <w:noWrap/>
            <w:hideMark/>
          </w:tcPr>
          <w:p w14:paraId="4A9B19BE"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EB4F90">
        <w:trPr>
          <w:trHeight w:val="320"/>
        </w:trPr>
        <w:tc>
          <w:tcPr>
            <w:tcW w:w="2580" w:type="dxa"/>
            <w:noWrap/>
            <w:hideMark/>
          </w:tcPr>
          <w:p w14:paraId="70FDF957" w14:textId="77777777" w:rsidR="00EB4F90" w:rsidRDefault="00EB4F90" w:rsidP="00EB4F90">
            <w:pPr>
              <w:rPr>
                <w:color w:val="000000"/>
              </w:rPr>
            </w:pPr>
            <w:r>
              <w:rPr>
                <w:color w:val="000000"/>
              </w:rPr>
              <w:t>Kelp none</w:t>
            </w:r>
          </w:p>
        </w:tc>
        <w:tc>
          <w:tcPr>
            <w:tcW w:w="1300"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EB4F90">
        <w:trPr>
          <w:trHeight w:val="320"/>
        </w:trPr>
        <w:tc>
          <w:tcPr>
            <w:tcW w:w="2580" w:type="dxa"/>
            <w:noWrap/>
            <w:hideMark/>
          </w:tcPr>
          <w:p w14:paraId="72B16831" w14:textId="77777777" w:rsidR="00EB4F90" w:rsidRDefault="00EB4F90" w:rsidP="00EB4F90">
            <w:pPr>
              <w:rPr>
                <w:color w:val="000000"/>
              </w:rPr>
            </w:pPr>
            <w:r>
              <w:rPr>
                <w:color w:val="000000"/>
              </w:rPr>
              <w:t>Kelp biomass</w:t>
            </w:r>
          </w:p>
        </w:tc>
        <w:tc>
          <w:tcPr>
            <w:tcW w:w="1300"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EB4F90">
        <w:trPr>
          <w:trHeight w:val="320"/>
        </w:trPr>
        <w:tc>
          <w:tcPr>
            <w:tcW w:w="2580" w:type="dxa"/>
            <w:noWrap/>
            <w:hideMark/>
          </w:tcPr>
          <w:p w14:paraId="1E6E86C6" w14:textId="77777777" w:rsidR="00EB4F90" w:rsidRDefault="00EB4F90" w:rsidP="00EB4F90">
            <w:pPr>
              <w:rPr>
                <w:color w:val="000000"/>
              </w:rPr>
            </w:pPr>
            <w:r>
              <w:rPr>
                <w:color w:val="000000"/>
              </w:rPr>
              <w:t>Tide exchange</w:t>
            </w:r>
          </w:p>
        </w:tc>
        <w:tc>
          <w:tcPr>
            <w:tcW w:w="1300"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EB4F90">
        <w:trPr>
          <w:trHeight w:val="320"/>
        </w:trPr>
        <w:tc>
          <w:tcPr>
            <w:tcW w:w="2580" w:type="dxa"/>
            <w:noWrap/>
            <w:hideMark/>
          </w:tcPr>
          <w:p w14:paraId="243C54B9" w14:textId="77777777" w:rsidR="00EB4F90" w:rsidRDefault="00EB4F90" w:rsidP="00EB4F90">
            <w:pPr>
              <w:rPr>
                <w:color w:val="000000"/>
              </w:rPr>
            </w:pPr>
            <w:r>
              <w:rPr>
                <w:color w:val="000000"/>
              </w:rPr>
              <w:t>Animal biomass</w:t>
            </w:r>
          </w:p>
        </w:tc>
        <w:tc>
          <w:tcPr>
            <w:tcW w:w="1300"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102CDB">
        <w:trPr>
          <w:trHeight w:val="320"/>
        </w:trPr>
        <w:tc>
          <w:tcPr>
            <w:tcW w:w="2580" w:type="dxa"/>
            <w:noWrap/>
            <w:hideMark/>
          </w:tcPr>
          <w:p w14:paraId="7F1D5BA3" w14:textId="77777777" w:rsidR="00EB4F90" w:rsidRDefault="00EB4F90" w:rsidP="00EB4F90">
            <w:pPr>
              <w:rPr>
                <w:color w:val="000000"/>
              </w:rPr>
            </w:pPr>
            <w:r>
              <w:rPr>
                <w:color w:val="000000"/>
              </w:rPr>
              <w:t>Biodiversity</w:t>
            </w:r>
          </w:p>
        </w:tc>
        <w:tc>
          <w:tcPr>
            <w:tcW w:w="1300"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102CDB">
        <w:trPr>
          <w:trHeight w:val="320"/>
        </w:trPr>
        <w:tc>
          <w:tcPr>
            <w:tcW w:w="2580" w:type="dxa"/>
            <w:noWrap/>
            <w:hideMark/>
          </w:tcPr>
          <w:p w14:paraId="7374BEA2" w14:textId="77777777" w:rsidR="00EB4F90" w:rsidRDefault="00EB4F90" w:rsidP="00EB4F90">
            <w:pPr>
              <w:rPr>
                <w:color w:val="000000"/>
              </w:rPr>
            </w:pPr>
            <w:r>
              <w:rPr>
                <w:color w:val="000000"/>
              </w:rPr>
              <w:t>Depth</w:t>
            </w:r>
          </w:p>
        </w:tc>
        <w:tc>
          <w:tcPr>
            <w:tcW w:w="1300"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EB4F90">
        <w:trPr>
          <w:trHeight w:val="320"/>
        </w:trPr>
        <w:tc>
          <w:tcPr>
            <w:tcW w:w="2580" w:type="dxa"/>
            <w:noWrap/>
            <w:hideMark/>
          </w:tcPr>
          <w:p w14:paraId="546A7631"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EB4F90">
        <w:trPr>
          <w:trHeight w:val="320"/>
        </w:trPr>
        <w:tc>
          <w:tcPr>
            <w:tcW w:w="2580" w:type="dxa"/>
            <w:noWrap/>
            <w:hideMark/>
          </w:tcPr>
          <w:p w14:paraId="18B2E1BC"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EB4F90">
        <w:trPr>
          <w:trHeight w:val="320"/>
        </w:trPr>
        <w:tc>
          <w:tcPr>
            <w:tcW w:w="2580" w:type="dxa"/>
            <w:noWrap/>
            <w:hideMark/>
          </w:tcPr>
          <w:p w14:paraId="1F08D0FE"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58F3F0B7" w14:textId="216692CB"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15E0EEDF"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72D5544D" w14:textId="3C163F5F" w:rsidR="00EB4F90" w:rsidRPr="00EB4F90" w:rsidRDefault="00EB4F90" w:rsidP="00EB4F90">
            <w:pPr>
              <w:rPr>
                <w:b/>
                <w:bCs/>
              </w:rPr>
            </w:pPr>
            <w:proofErr w:type="spellStart"/>
            <w:r w:rsidRPr="00EB4F90">
              <w:rPr>
                <w:b/>
                <w:bCs/>
              </w:rPr>
              <w:lastRenderedPageBreak/>
              <w:t>Strongylocentrotidae</w:t>
            </w:r>
            <w:proofErr w:type="spellEnd"/>
          </w:p>
        </w:tc>
        <w:tc>
          <w:tcPr>
            <w:tcW w:w="1300" w:type="dxa"/>
            <w:noWrap/>
            <w:hideMark/>
          </w:tcPr>
          <w:p w14:paraId="7D1003A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6A6A3833" w14:textId="136AD2BC"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E3517DB" w14:textId="77777777" w:rsidR="00EB4F90" w:rsidRPr="00EB4F90" w:rsidRDefault="00EB4F90" w:rsidP="00EB4F90">
            <w:pPr>
              <w:rPr>
                <w:b/>
                <w:bCs/>
                <w:color w:val="000000"/>
              </w:rPr>
            </w:pPr>
            <w:r w:rsidRPr="00EB4F90">
              <w:rPr>
                <w:b/>
                <w:bCs/>
                <w:color w:val="000000"/>
              </w:rPr>
              <w:t>p value</w:t>
            </w:r>
          </w:p>
        </w:tc>
      </w:tr>
      <w:tr w:rsidR="00EB4F90" w14:paraId="4AD627FC" w14:textId="77777777" w:rsidTr="00EB4F90">
        <w:trPr>
          <w:trHeight w:val="320"/>
        </w:trPr>
        <w:tc>
          <w:tcPr>
            <w:tcW w:w="2580" w:type="dxa"/>
            <w:noWrap/>
            <w:hideMark/>
          </w:tcPr>
          <w:p w14:paraId="7138B155" w14:textId="77777777" w:rsidR="00EB4F90" w:rsidRDefault="00EB4F90" w:rsidP="00EB4F90">
            <w:pPr>
              <w:rPr>
                <w:color w:val="000000"/>
              </w:rPr>
            </w:pPr>
            <w:r>
              <w:rPr>
                <w:color w:val="000000"/>
              </w:rPr>
              <w:t>Intercept</w:t>
            </w:r>
          </w:p>
        </w:tc>
        <w:tc>
          <w:tcPr>
            <w:tcW w:w="1300"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EB4F90">
        <w:trPr>
          <w:trHeight w:val="320"/>
        </w:trPr>
        <w:tc>
          <w:tcPr>
            <w:tcW w:w="2580" w:type="dxa"/>
            <w:noWrap/>
            <w:hideMark/>
          </w:tcPr>
          <w:p w14:paraId="14C8CB29"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CA7D6E">
        <w:trPr>
          <w:trHeight w:val="320"/>
        </w:trPr>
        <w:tc>
          <w:tcPr>
            <w:tcW w:w="2580" w:type="dxa"/>
            <w:noWrap/>
            <w:hideMark/>
          </w:tcPr>
          <w:p w14:paraId="1FADCFA1" w14:textId="77777777" w:rsidR="00EB4F90" w:rsidRDefault="00EB4F90" w:rsidP="00EB4F90">
            <w:pPr>
              <w:rPr>
                <w:color w:val="000000"/>
              </w:rPr>
            </w:pPr>
            <w:r>
              <w:rPr>
                <w:color w:val="000000"/>
              </w:rPr>
              <w:t>Kelp none</w:t>
            </w:r>
          </w:p>
        </w:tc>
        <w:tc>
          <w:tcPr>
            <w:tcW w:w="1300"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CA7D6E">
        <w:trPr>
          <w:trHeight w:val="320"/>
        </w:trPr>
        <w:tc>
          <w:tcPr>
            <w:tcW w:w="2580" w:type="dxa"/>
            <w:noWrap/>
            <w:hideMark/>
          </w:tcPr>
          <w:p w14:paraId="71EA6791" w14:textId="77777777" w:rsidR="00EB4F90" w:rsidRDefault="00EB4F90" w:rsidP="00EB4F90">
            <w:pPr>
              <w:rPr>
                <w:color w:val="000000"/>
              </w:rPr>
            </w:pPr>
            <w:r>
              <w:rPr>
                <w:color w:val="000000"/>
              </w:rPr>
              <w:t>Kelp biomass</w:t>
            </w:r>
          </w:p>
        </w:tc>
        <w:tc>
          <w:tcPr>
            <w:tcW w:w="1300"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EB4F90">
        <w:trPr>
          <w:trHeight w:val="320"/>
        </w:trPr>
        <w:tc>
          <w:tcPr>
            <w:tcW w:w="2580" w:type="dxa"/>
            <w:noWrap/>
            <w:hideMark/>
          </w:tcPr>
          <w:p w14:paraId="60D80230" w14:textId="77777777" w:rsidR="00EB4F90" w:rsidRDefault="00EB4F90" w:rsidP="00EB4F90">
            <w:pPr>
              <w:rPr>
                <w:color w:val="000000"/>
              </w:rPr>
            </w:pPr>
            <w:r>
              <w:rPr>
                <w:color w:val="000000"/>
              </w:rPr>
              <w:t>Tide exchange</w:t>
            </w:r>
          </w:p>
        </w:tc>
        <w:tc>
          <w:tcPr>
            <w:tcW w:w="1300"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EB4F90">
        <w:trPr>
          <w:trHeight w:val="320"/>
        </w:trPr>
        <w:tc>
          <w:tcPr>
            <w:tcW w:w="2580" w:type="dxa"/>
            <w:noWrap/>
            <w:hideMark/>
          </w:tcPr>
          <w:p w14:paraId="6238B242" w14:textId="77777777" w:rsidR="00EB4F90" w:rsidRDefault="00EB4F90" w:rsidP="00EB4F90">
            <w:pPr>
              <w:rPr>
                <w:color w:val="000000"/>
              </w:rPr>
            </w:pPr>
            <w:r>
              <w:rPr>
                <w:color w:val="000000"/>
              </w:rPr>
              <w:t>Animal biomass</w:t>
            </w:r>
          </w:p>
        </w:tc>
        <w:tc>
          <w:tcPr>
            <w:tcW w:w="1300"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EB4F90">
        <w:trPr>
          <w:trHeight w:val="320"/>
        </w:trPr>
        <w:tc>
          <w:tcPr>
            <w:tcW w:w="2580" w:type="dxa"/>
            <w:noWrap/>
            <w:hideMark/>
          </w:tcPr>
          <w:p w14:paraId="6CD3134E" w14:textId="77777777" w:rsidR="00EB4F90" w:rsidRDefault="00EB4F90" w:rsidP="00EB4F90">
            <w:pPr>
              <w:rPr>
                <w:color w:val="000000"/>
              </w:rPr>
            </w:pPr>
            <w:r>
              <w:rPr>
                <w:color w:val="000000"/>
              </w:rPr>
              <w:t>Biodiversity</w:t>
            </w:r>
          </w:p>
        </w:tc>
        <w:tc>
          <w:tcPr>
            <w:tcW w:w="1300"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EB4F90">
        <w:trPr>
          <w:trHeight w:val="320"/>
        </w:trPr>
        <w:tc>
          <w:tcPr>
            <w:tcW w:w="2580" w:type="dxa"/>
            <w:noWrap/>
            <w:hideMark/>
          </w:tcPr>
          <w:p w14:paraId="12A291D8" w14:textId="77777777" w:rsidR="00EB4F90" w:rsidRDefault="00EB4F90" w:rsidP="00EB4F90">
            <w:pPr>
              <w:rPr>
                <w:color w:val="000000"/>
              </w:rPr>
            </w:pPr>
            <w:r>
              <w:rPr>
                <w:color w:val="000000"/>
              </w:rPr>
              <w:t>Depth</w:t>
            </w:r>
          </w:p>
        </w:tc>
        <w:tc>
          <w:tcPr>
            <w:tcW w:w="1300"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EB4F90">
        <w:trPr>
          <w:trHeight w:val="320"/>
        </w:trPr>
        <w:tc>
          <w:tcPr>
            <w:tcW w:w="2580" w:type="dxa"/>
            <w:noWrap/>
            <w:hideMark/>
          </w:tcPr>
          <w:p w14:paraId="2910EBB9"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EB4F90">
        <w:trPr>
          <w:trHeight w:val="320"/>
        </w:trPr>
        <w:tc>
          <w:tcPr>
            <w:tcW w:w="2580" w:type="dxa"/>
            <w:noWrap/>
            <w:hideMark/>
          </w:tcPr>
          <w:p w14:paraId="726EA69D"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EB4F90">
        <w:trPr>
          <w:trHeight w:val="320"/>
        </w:trPr>
        <w:tc>
          <w:tcPr>
            <w:tcW w:w="2580" w:type="dxa"/>
            <w:noWrap/>
            <w:hideMark/>
          </w:tcPr>
          <w:p w14:paraId="3C10BD07"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5715B09"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4296ABF8" w14:textId="0C3698F3" w:rsidR="00EB4F90" w:rsidRPr="00EB4F90" w:rsidRDefault="00EB4F90" w:rsidP="00EB4F90">
            <w:pPr>
              <w:rPr>
                <w:b/>
                <w:bCs/>
              </w:rPr>
            </w:pPr>
            <w:proofErr w:type="spellStart"/>
            <w:r w:rsidRPr="00EB4F90">
              <w:rPr>
                <w:b/>
                <w:bCs/>
              </w:rPr>
              <w:t>Embiotocidae</w:t>
            </w:r>
            <w:proofErr w:type="spellEnd"/>
          </w:p>
        </w:tc>
        <w:tc>
          <w:tcPr>
            <w:tcW w:w="1300" w:type="dxa"/>
            <w:noWrap/>
            <w:hideMark/>
          </w:tcPr>
          <w:p w14:paraId="29503165"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0483C38A" w14:textId="546DDDF2"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EB4F90">
            <w:pPr>
              <w:rPr>
                <w:b/>
                <w:bCs/>
                <w:color w:val="000000"/>
              </w:rPr>
            </w:pPr>
            <w:r w:rsidRPr="00EB4F90">
              <w:rPr>
                <w:b/>
                <w:bCs/>
                <w:color w:val="000000"/>
              </w:rPr>
              <w:t>z value</w:t>
            </w:r>
          </w:p>
        </w:tc>
        <w:tc>
          <w:tcPr>
            <w:tcW w:w="1300" w:type="dxa"/>
            <w:noWrap/>
            <w:hideMark/>
          </w:tcPr>
          <w:p w14:paraId="3B8E1967" w14:textId="77777777" w:rsidR="00EB4F90" w:rsidRPr="00EB4F90" w:rsidRDefault="00EB4F90" w:rsidP="00EB4F90">
            <w:pPr>
              <w:rPr>
                <w:b/>
                <w:bCs/>
                <w:color w:val="000000"/>
              </w:rPr>
            </w:pPr>
            <w:r w:rsidRPr="00EB4F90">
              <w:rPr>
                <w:b/>
                <w:bCs/>
                <w:color w:val="000000"/>
              </w:rPr>
              <w:t>p value</w:t>
            </w:r>
          </w:p>
        </w:tc>
      </w:tr>
      <w:tr w:rsidR="00EB4F90" w14:paraId="04489621" w14:textId="77777777" w:rsidTr="00EB4F90">
        <w:trPr>
          <w:trHeight w:val="320"/>
        </w:trPr>
        <w:tc>
          <w:tcPr>
            <w:tcW w:w="2580" w:type="dxa"/>
            <w:noWrap/>
            <w:hideMark/>
          </w:tcPr>
          <w:p w14:paraId="78BE4135" w14:textId="77777777" w:rsidR="00EB4F90" w:rsidRDefault="00EB4F90" w:rsidP="00EB4F90">
            <w:pPr>
              <w:rPr>
                <w:color w:val="000000"/>
              </w:rPr>
            </w:pPr>
            <w:r>
              <w:rPr>
                <w:color w:val="000000"/>
              </w:rPr>
              <w:t>Intercept</w:t>
            </w:r>
          </w:p>
        </w:tc>
        <w:tc>
          <w:tcPr>
            <w:tcW w:w="130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EB4F90">
        <w:trPr>
          <w:trHeight w:val="320"/>
        </w:trPr>
        <w:tc>
          <w:tcPr>
            <w:tcW w:w="2580" w:type="dxa"/>
            <w:noWrap/>
            <w:hideMark/>
          </w:tcPr>
          <w:p w14:paraId="6FB41AFF"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EB4F90">
        <w:trPr>
          <w:trHeight w:val="320"/>
        </w:trPr>
        <w:tc>
          <w:tcPr>
            <w:tcW w:w="2580" w:type="dxa"/>
            <w:noWrap/>
            <w:hideMark/>
          </w:tcPr>
          <w:p w14:paraId="67D284FC" w14:textId="77777777" w:rsidR="00EB4F90" w:rsidRDefault="00EB4F90" w:rsidP="00EB4F90">
            <w:pPr>
              <w:rPr>
                <w:color w:val="000000"/>
              </w:rPr>
            </w:pPr>
            <w:r>
              <w:rPr>
                <w:color w:val="000000"/>
              </w:rPr>
              <w:t>Kelp none</w:t>
            </w:r>
          </w:p>
        </w:tc>
        <w:tc>
          <w:tcPr>
            <w:tcW w:w="130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A31D90">
        <w:trPr>
          <w:trHeight w:val="320"/>
        </w:trPr>
        <w:tc>
          <w:tcPr>
            <w:tcW w:w="2580" w:type="dxa"/>
            <w:noWrap/>
            <w:hideMark/>
          </w:tcPr>
          <w:p w14:paraId="2824BCDF" w14:textId="77777777" w:rsidR="00EB4F90" w:rsidRDefault="00EB4F90" w:rsidP="00EB4F90">
            <w:pPr>
              <w:rPr>
                <w:color w:val="000000"/>
              </w:rPr>
            </w:pPr>
            <w:r>
              <w:rPr>
                <w:color w:val="000000"/>
              </w:rPr>
              <w:t>Kelp biomass</w:t>
            </w:r>
          </w:p>
        </w:tc>
        <w:tc>
          <w:tcPr>
            <w:tcW w:w="130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A31D90">
        <w:trPr>
          <w:trHeight w:val="320"/>
        </w:trPr>
        <w:tc>
          <w:tcPr>
            <w:tcW w:w="2580" w:type="dxa"/>
            <w:noWrap/>
            <w:hideMark/>
          </w:tcPr>
          <w:p w14:paraId="35914752" w14:textId="77777777" w:rsidR="00EB4F90" w:rsidRDefault="00EB4F90" w:rsidP="00EB4F90">
            <w:pPr>
              <w:rPr>
                <w:color w:val="000000"/>
              </w:rPr>
            </w:pPr>
            <w:r>
              <w:rPr>
                <w:color w:val="000000"/>
              </w:rPr>
              <w:t>Tide exchange</w:t>
            </w:r>
          </w:p>
        </w:tc>
        <w:tc>
          <w:tcPr>
            <w:tcW w:w="130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A31D90">
        <w:trPr>
          <w:trHeight w:val="320"/>
        </w:trPr>
        <w:tc>
          <w:tcPr>
            <w:tcW w:w="2580" w:type="dxa"/>
            <w:noWrap/>
            <w:hideMark/>
          </w:tcPr>
          <w:p w14:paraId="038FD755" w14:textId="77777777" w:rsidR="00EB4F90" w:rsidRDefault="00EB4F90" w:rsidP="00EB4F90">
            <w:pPr>
              <w:rPr>
                <w:color w:val="000000"/>
              </w:rPr>
            </w:pPr>
            <w:r>
              <w:rPr>
                <w:color w:val="000000"/>
              </w:rPr>
              <w:t>Animal biomass</w:t>
            </w:r>
          </w:p>
        </w:tc>
        <w:tc>
          <w:tcPr>
            <w:tcW w:w="130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A31D90">
        <w:trPr>
          <w:trHeight w:val="320"/>
        </w:trPr>
        <w:tc>
          <w:tcPr>
            <w:tcW w:w="2580" w:type="dxa"/>
            <w:noWrap/>
            <w:hideMark/>
          </w:tcPr>
          <w:p w14:paraId="2C874136" w14:textId="77777777" w:rsidR="00EB4F90" w:rsidRDefault="00EB4F90" w:rsidP="00EB4F90">
            <w:pPr>
              <w:rPr>
                <w:color w:val="000000"/>
              </w:rPr>
            </w:pPr>
            <w:r>
              <w:rPr>
                <w:color w:val="000000"/>
              </w:rPr>
              <w:t>Biodiversity</w:t>
            </w:r>
          </w:p>
        </w:tc>
        <w:tc>
          <w:tcPr>
            <w:tcW w:w="130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EB4F90">
        <w:trPr>
          <w:trHeight w:val="320"/>
        </w:trPr>
        <w:tc>
          <w:tcPr>
            <w:tcW w:w="2580" w:type="dxa"/>
            <w:noWrap/>
            <w:hideMark/>
          </w:tcPr>
          <w:p w14:paraId="37832CAE" w14:textId="77777777" w:rsidR="00EB4F90" w:rsidRDefault="00EB4F90" w:rsidP="00EB4F90">
            <w:pPr>
              <w:rPr>
                <w:color w:val="000000"/>
              </w:rPr>
            </w:pPr>
            <w:r>
              <w:rPr>
                <w:color w:val="000000"/>
              </w:rPr>
              <w:t>Depth</w:t>
            </w:r>
          </w:p>
        </w:tc>
        <w:tc>
          <w:tcPr>
            <w:tcW w:w="130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EB4F90">
        <w:trPr>
          <w:trHeight w:val="320"/>
        </w:trPr>
        <w:tc>
          <w:tcPr>
            <w:tcW w:w="2580" w:type="dxa"/>
            <w:noWrap/>
            <w:hideMark/>
          </w:tcPr>
          <w:p w14:paraId="45EEDB5E"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EB4F90">
        <w:trPr>
          <w:trHeight w:val="320"/>
        </w:trPr>
        <w:tc>
          <w:tcPr>
            <w:tcW w:w="2580" w:type="dxa"/>
            <w:noWrap/>
            <w:hideMark/>
          </w:tcPr>
          <w:p w14:paraId="758524A0"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EB4F90">
        <w:trPr>
          <w:trHeight w:val="320"/>
        </w:trPr>
        <w:tc>
          <w:tcPr>
            <w:tcW w:w="2580" w:type="dxa"/>
            <w:noWrap/>
            <w:hideMark/>
          </w:tcPr>
          <w:p w14:paraId="2244001C"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65EE9A1C" w14:textId="77777777" w:rsidR="00275834" w:rsidRDefault="00275834" w:rsidP="00EB4F90"/>
    <w:p w14:paraId="4C7AA854" w14:textId="189875BC" w:rsidR="00275834" w:rsidRPr="00EB4F90" w:rsidRDefault="00EB4F90" w:rsidP="00EB4F90">
      <w:pPr>
        <w:rPr>
          <w:rFonts w:ascii="Monaco" w:hAnsi="Monaco" w:cs="Courier New"/>
          <w:color w:val="000000"/>
          <w:sz w:val="18"/>
          <w:szCs w:val="18"/>
        </w:rPr>
      </w:pPr>
      <w:r>
        <w:rPr>
          <w:rFonts w:ascii="Monaco" w:hAnsi="Monaco"/>
          <w:color w:val="000000"/>
          <w:sz w:val="18"/>
          <w:szCs w:val="18"/>
        </w:rPr>
        <w:br w:type="page"/>
      </w:r>
    </w:p>
    <w:tbl>
      <w:tblPr>
        <w:tblStyle w:val="Nikola"/>
        <w:tblW w:w="7780" w:type="dxa"/>
        <w:tblLook w:val="04A0" w:firstRow="1" w:lastRow="0" w:firstColumn="1" w:lastColumn="0" w:noHBand="0" w:noVBand="1"/>
      </w:tblPr>
      <w:tblGrid>
        <w:gridCol w:w="2580"/>
        <w:gridCol w:w="1300"/>
        <w:gridCol w:w="1507"/>
        <w:gridCol w:w="1093"/>
        <w:gridCol w:w="1300"/>
      </w:tblGrid>
      <w:tr w:rsidR="00EB4F90" w:rsidRPr="00EB4F90" w14:paraId="5A6B4302" w14:textId="77777777" w:rsidTr="00EB4F90">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665BB90A" w14:textId="4341815A" w:rsidR="00EB4F90" w:rsidRPr="00EB4F90" w:rsidRDefault="00EB4F90" w:rsidP="00EB4F90">
            <w:pPr>
              <w:rPr>
                <w:b/>
                <w:bCs/>
              </w:rPr>
            </w:pPr>
            <w:r w:rsidRPr="00EB4F90">
              <w:rPr>
                <w:b/>
                <w:bCs/>
              </w:rPr>
              <w:lastRenderedPageBreak/>
              <w:t>Asteriidae</w:t>
            </w:r>
          </w:p>
        </w:tc>
        <w:tc>
          <w:tcPr>
            <w:tcW w:w="1300" w:type="dxa"/>
            <w:noWrap/>
            <w:hideMark/>
          </w:tcPr>
          <w:p w14:paraId="67D69C2E" w14:textId="77777777" w:rsidR="00EB4F90" w:rsidRPr="00EB4F90" w:rsidRDefault="00EB4F90" w:rsidP="00EB4F90">
            <w:pPr>
              <w:rPr>
                <w:b/>
                <w:bCs/>
                <w:color w:val="000000"/>
              </w:rPr>
            </w:pPr>
            <w:r w:rsidRPr="00EB4F90">
              <w:rPr>
                <w:b/>
                <w:bCs/>
                <w:color w:val="000000"/>
              </w:rPr>
              <w:t>Estimate</w:t>
            </w:r>
          </w:p>
        </w:tc>
        <w:tc>
          <w:tcPr>
            <w:tcW w:w="1507" w:type="dxa"/>
            <w:noWrap/>
            <w:hideMark/>
          </w:tcPr>
          <w:p w14:paraId="2F3291F7" w14:textId="106D03C5" w:rsidR="00EB4F90" w:rsidRPr="00EB4F90" w:rsidRDefault="00EB4F90" w:rsidP="00EB4F90">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EB4F90">
            <w:pPr>
              <w:rPr>
                <w:b/>
                <w:bCs/>
                <w:color w:val="000000"/>
              </w:rPr>
            </w:pPr>
            <w:r w:rsidRPr="00EB4F90">
              <w:rPr>
                <w:b/>
                <w:bCs/>
                <w:color w:val="000000"/>
              </w:rPr>
              <w:t>z value</w:t>
            </w:r>
          </w:p>
        </w:tc>
        <w:tc>
          <w:tcPr>
            <w:tcW w:w="1300" w:type="dxa"/>
            <w:noWrap/>
            <w:hideMark/>
          </w:tcPr>
          <w:p w14:paraId="71F4E111" w14:textId="77777777" w:rsidR="00EB4F90" w:rsidRPr="00EB4F90" w:rsidRDefault="00EB4F90" w:rsidP="00EB4F90">
            <w:pPr>
              <w:rPr>
                <w:b/>
                <w:bCs/>
                <w:color w:val="000000"/>
              </w:rPr>
            </w:pPr>
            <w:r w:rsidRPr="00EB4F90">
              <w:rPr>
                <w:b/>
                <w:bCs/>
                <w:color w:val="000000"/>
              </w:rPr>
              <w:t>p value</w:t>
            </w:r>
          </w:p>
        </w:tc>
      </w:tr>
      <w:tr w:rsidR="00EB4F90" w14:paraId="396D3597" w14:textId="77777777" w:rsidTr="00EB4F90">
        <w:trPr>
          <w:trHeight w:val="320"/>
        </w:trPr>
        <w:tc>
          <w:tcPr>
            <w:tcW w:w="2580" w:type="dxa"/>
            <w:noWrap/>
            <w:hideMark/>
          </w:tcPr>
          <w:p w14:paraId="5FF68AE7" w14:textId="77777777" w:rsidR="00EB4F90" w:rsidRDefault="00EB4F90" w:rsidP="00EB4F90">
            <w:pPr>
              <w:rPr>
                <w:color w:val="000000"/>
              </w:rPr>
            </w:pPr>
            <w:r>
              <w:rPr>
                <w:color w:val="000000"/>
              </w:rPr>
              <w:t>Intercept</w:t>
            </w:r>
          </w:p>
        </w:tc>
        <w:tc>
          <w:tcPr>
            <w:tcW w:w="1300"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EB4F90">
        <w:trPr>
          <w:trHeight w:val="320"/>
        </w:trPr>
        <w:tc>
          <w:tcPr>
            <w:tcW w:w="2580" w:type="dxa"/>
            <w:noWrap/>
            <w:hideMark/>
          </w:tcPr>
          <w:p w14:paraId="2DADB6E7" w14:textId="77777777" w:rsidR="00EB4F90" w:rsidRDefault="00EB4F90" w:rsidP="00EB4F90">
            <w:pPr>
              <w:rPr>
                <w:color w:val="000000"/>
              </w:rPr>
            </w:pPr>
            <w:r>
              <w:rPr>
                <w:color w:val="000000"/>
              </w:rPr>
              <w:t xml:space="preserve">Kelp </w:t>
            </w:r>
            <w:proofErr w:type="spellStart"/>
            <w:r>
              <w:rPr>
                <w:color w:val="000000"/>
              </w:rPr>
              <w:t>nereo</w:t>
            </w:r>
            <w:proofErr w:type="spellEnd"/>
          </w:p>
        </w:tc>
        <w:tc>
          <w:tcPr>
            <w:tcW w:w="1300"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EB4F90">
        <w:trPr>
          <w:trHeight w:val="320"/>
        </w:trPr>
        <w:tc>
          <w:tcPr>
            <w:tcW w:w="2580" w:type="dxa"/>
            <w:noWrap/>
            <w:hideMark/>
          </w:tcPr>
          <w:p w14:paraId="63E142F2" w14:textId="77777777" w:rsidR="00EB4F90" w:rsidRDefault="00EB4F90" w:rsidP="00EB4F90">
            <w:pPr>
              <w:rPr>
                <w:color w:val="000000"/>
              </w:rPr>
            </w:pPr>
            <w:r>
              <w:rPr>
                <w:color w:val="000000"/>
              </w:rPr>
              <w:t>Kelp none</w:t>
            </w:r>
          </w:p>
        </w:tc>
        <w:tc>
          <w:tcPr>
            <w:tcW w:w="1300"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EB4F90">
        <w:trPr>
          <w:trHeight w:val="320"/>
        </w:trPr>
        <w:tc>
          <w:tcPr>
            <w:tcW w:w="2580" w:type="dxa"/>
            <w:noWrap/>
            <w:hideMark/>
          </w:tcPr>
          <w:p w14:paraId="540B05C2" w14:textId="77777777" w:rsidR="00EB4F90" w:rsidRDefault="00EB4F90" w:rsidP="00EB4F90">
            <w:pPr>
              <w:rPr>
                <w:color w:val="000000"/>
              </w:rPr>
            </w:pPr>
            <w:r>
              <w:rPr>
                <w:color w:val="000000"/>
              </w:rPr>
              <w:t>Kelp biomass</w:t>
            </w:r>
          </w:p>
        </w:tc>
        <w:tc>
          <w:tcPr>
            <w:tcW w:w="1300"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EB4F90">
        <w:trPr>
          <w:trHeight w:val="320"/>
        </w:trPr>
        <w:tc>
          <w:tcPr>
            <w:tcW w:w="2580" w:type="dxa"/>
            <w:noWrap/>
            <w:hideMark/>
          </w:tcPr>
          <w:p w14:paraId="555D86B9" w14:textId="77777777" w:rsidR="00EB4F90" w:rsidRDefault="00EB4F90" w:rsidP="00EB4F90">
            <w:pPr>
              <w:rPr>
                <w:color w:val="000000"/>
              </w:rPr>
            </w:pPr>
            <w:r>
              <w:rPr>
                <w:color w:val="000000"/>
              </w:rPr>
              <w:t>Tide exchange</w:t>
            </w:r>
          </w:p>
        </w:tc>
        <w:tc>
          <w:tcPr>
            <w:tcW w:w="1300"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EB4F90">
        <w:trPr>
          <w:trHeight w:val="320"/>
        </w:trPr>
        <w:tc>
          <w:tcPr>
            <w:tcW w:w="2580" w:type="dxa"/>
            <w:noWrap/>
            <w:hideMark/>
          </w:tcPr>
          <w:p w14:paraId="0448248B" w14:textId="77777777" w:rsidR="00EB4F90" w:rsidRDefault="00EB4F90" w:rsidP="00EB4F90">
            <w:pPr>
              <w:rPr>
                <w:color w:val="000000"/>
              </w:rPr>
            </w:pPr>
            <w:r>
              <w:rPr>
                <w:color w:val="000000"/>
              </w:rPr>
              <w:t>Animal biomass</w:t>
            </w:r>
          </w:p>
        </w:tc>
        <w:tc>
          <w:tcPr>
            <w:tcW w:w="1300"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EB4F90">
        <w:trPr>
          <w:trHeight w:val="320"/>
        </w:trPr>
        <w:tc>
          <w:tcPr>
            <w:tcW w:w="2580" w:type="dxa"/>
            <w:noWrap/>
            <w:hideMark/>
          </w:tcPr>
          <w:p w14:paraId="1CA85F91" w14:textId="77777777" w:rsidR="00EB4F90" w:rsidRDefault="00EB4F90" w:rsidP="00EB4F90">
            <w:pPr>
              <w:rPr>
                <w:color w:val="000000"/>
              </w:rPr>
            </w:pPr>
            <w:r>
              <w:rPr>
                <w:color w:val="000000"/>
              </w:rPr>
              <w:t>Biodiversity</w:t>
            </w:r>
          </w:p>
        </w:tc>
        <w:tc>
          <w:tcPr>
            <w:tcW w:w="1300"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EB4F90">
        <w:trPr>
          <w:trHeight w:val="320"/>
        </w:trPr>
        <w:tc>
          <w:tcPr>
            <w:tcW w:w="2580" w:type="dxa"/>
            <w:noWrap/>
            <w:hideMark/>
          </w:tcPr>
          <w:p w14:paraId="54002A34" w14:textId="77777777" w:rsidR="00EB4F90" w:rsidRDefault="00EB4F90" w:rsidP="00EB4F90">
            <w:pPr>
              <w:rPr>
                <w:color w:val="000000"/>
              </w:rPr>
            </w:pPr>
            <w:r>
              <w:rPr>
                <w:color w:val="000000"/>
              </w:rPr>
              <w:t>Depth</w:t>
            </w:r>
          </w:p>
        </w:tc>
        <w:tc>
          <w:tcPr>
            <w:tcW w:w="1300"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EB4F90">
        <w:trPr>
          <w:trHeight w:val="320"/>
        </w:trPr>
        <w:tc>
          <w:tcPr>
            <w:tcW w:w="2580" w:type="dxa"/>
            <w:noWrap/>
            <w:hideMark/>
          </w:tcPr>
          <w:p w14:paraId="0FFD6A45" w14:textId="77777777" w:rsidR="00EB4F90" w:rsidRDefault="00EB4F90" w:rsidP="00EB4F90">
            <w:pPr>
              <w:rPr>
                <w:color w:val="000000"/>
              </w:rPr>
            </w:pPr>
            <w:proofErr w:type="spellStart"/>
            <w:proofErr w:type="gramStart"/>
            <w:r>
              <w:rPr>
                <w:color w:val="000000"/>
              </w:rPr>
              <w:t>Kelp:tide</w:t>
            </w:r>
            <w:proofErr w:type="spellEnd"/>
            <w:proofErr w:type="gramEnd"/>
          </w:p>
        </w:tc>
        <w:tc>
          <w:tcPr>
            <w:tcW w:w="1300"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EB4F90">
        <w:trPr>
          <w:trHeight w:val="320"/>
        </w:trPr>
        <w:tc>
          <w:tcPr>
            <w:tcW w:w="2580" w:type="dxa"/>
            <w:noWrap/>
            <w:hideMark/>
          </w:tcPr>
          <w:p w14:paraId="69A8C611" w14:textId="77777777" w:rsidR="00EB4F90" w:rsidRDefault="00EB4F90" w:rsidP="00EB4F90">
            <w:pPr>
              <w:rPr>
                <w:color w:val="000000"/>
              </w:rPr>
            </w:pPr>
            <w:proofErr w:type="spellStart"/>
            <w:proofErr w:type="gramStart"/>
            <w:r>
              <w:rPr>
                <w:color w:val="000000"/>
              </w:rPr>
              <w:t>Kelp:animals</w:t>
            </w:r>
            <w:proofErr w:type="spellEnd"/>
            <w:proofErr w:type="gramEnd"/>
          </w:p>
        </w:tc>
        <w:tc>
          <w:tcPr>
            <w:tcW w:w="1300"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EB4F90">
        <w:trPr>
          <w:trHeight w:val="320"/>
        </w:trPr>
        <w:tc>
          <w:tcPr>
            <w:tcW w:w="2580" w:type="dxa"/>
            <w:noWrap/>
            <w:hideMark/>
          </w:tcPr>
          <w:p w14:paraId="05C09813" w14:textId="77777777" w:rsidR="00EB4F90" w:rsidRDefault="00EB4F90" w:rsidP="00EB4F90">
            <w:pPr>
              <w:rPr>
                <w:color w:val="000000"/>
              </w:rPr>
            </w:pPr>
            <w:proofErr w:type="spellStart"/>
            <w:proofErr w:type="gramStart"/>
            <w:r>
              <w:rPr>
                <w:color w:val="000000"/>
              </w:rPr>
              <w:t>Tide:animals</w:t>
            </w:r>
            <w:proofErr w:type="spellEnd"/>
            <w:proofErr w:type="gramEnd"/>
          </w:p>
        </w:tc>
        <w:tc>
          <w:tcPr>
            <w:tcW w:w="1300"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6D2DE4D5" w14:textId="18FDB66A" w:rsidR="00792779" w:rsidRPr="00C27264" w:rsidRDefault="00DB42F5">
      <w:r>
        <w:br w:type="page"/>
      </w:r>
    </w:p>
    <w:p w14:paraId="367153FB" w14:textId="58526D09" w:rsidR="00263F14" w:rsidRPr="00263F14" w:rsidRDefault="00263F14" w:rsidP="00EB3BC7">
      <w:pPr>
        <w:spacing w:line="480" w:lineRule="auto"/>
        <w:rPr>
          <w:b/>
        </w:rPr>
      </w:pPr>
      <w:commentRangeStart w:id="22"/>
      <w:commentRangeStart w:id="23"/>
      <w:commentRangeStart w:id="24"/>
      <w:r w:rsidRPr="00263F14">
        <w:rPr>
          <w:b/>
        </w:rPr>
        <w:lastRenderedPageBreak/>
        <w:t>References</w:t>
      </w:r>
      <w:commentRangeEnd w:id="22"/>
      <w:r w:rsidR="00081881">
        <w:rPr>
          <w:rStyle w:val="CommentReference"/>
        </w:rPr>
        <w:commentReference w:id="22"/>
      </w:r>
      <w:commentRangeEnd w:id="23"/>
      <w:r w:rsidR="00B307D5">
        <w:rPr>
          <w:rStyle w:val="CommentReference"/>
        </w:rPr>
        <w:commentReference w:id="23"/>
      </w:r>
      <w:commentRangeEnd w:id="24"/>
      <w:r w:rsidR="00CD7474">
        <w:rPr>
          <w:rStyle w:val="CommentReference"/>
        </w:rPr>
        <w:commentReference w:id="24"/>
      </w:r>
    </w:p>
    <w:p w14:paraId="2515CADE" w14:textId="77777777" w:rsidR="00860F6C" w:rsidRPr="00860F6C" w:rsidRDefault="00EC101B" w:rsidP="00860F6C">
      <w:pPr>
        <w:pStyle w:val="Bibliography"/>
        <w:rPr>
          <w:lang w:val="en-US"/>
        </w:rPr>
      </w:pPr>
      <w:r>
        <w:t xml:space="preserve"> </w:t>
      </w:r>
      <w:r w:rsidR="0061163F">
        <w:rPr>
          <w:rFonts w:asciiTheme="minorHAnsi" w:hAnsiTheme="minorHAnsi" w:cstheme="minorBidi"/>
        </w:rPr>
        <w:fldChar w:fldCharType="begin"/>
      </w:r>
      <w:r w:rsidR="0061163F">
        <w:instrText xml:space="preserve"> ADDIN ZOTERO_BIBL {"uncited":[],"omitted":[],"custom":[]} CSL_BIBLIOGRAPHY </w:instrText>
      </w:r>
      <w:r w:rsidR="0061163F">
        <w:rPr>
          <w:rFonts w:asciiTheme="minorHAnsi" w:hAnsiTheme="minorHAnsi" w:cstheme="minorBidi"/>
        </w:rPr>
        <w:fldChar w:fldCharType="separate"/>
      </w:r>
      <w:proofErr w:type="spellStart"/>
      <w:r w:rsidR="00860F6C" w:rsidRPr="00860F6C">
        <w:rPr>
          <w:lang w:val="en-US"/>
        </w:rPr>
        <w:t>Allgeier</w:t>
      </w:r>
      <w:proofErr w:type="spellEnd"/>
      <w:r w:rsidR="00860F6C" w:rsidRPr="00860F6C">
        <w:rPr>
          <w:lang w:val="en-US"/>
        </w:rPr>
        <w:t xml:space="preserve">, J.E., </w:t>
      </w:r>
      <w:proofErr w:type="spellStart"/>
      <w:r w:rsidR="00860F6C" w:rsidRPr="00860F6C">
        <w:rPr>
          <w:lang w:val="en-US"/>
        </w:rPr>
        <w:t>Burkepile</w:t>
      </w:r>
      <w:proofErr w:type="spellEnd"/>
      <w:r w:rsidR="00860F6C" w:rsidRPr="00860F6C">
        <w:rPr>
          <w:lang w:val="en-US"/>
        </w:rPr>
        <w:t>, D.E., Layman, C.A., 2017. Animal pee in the sea: consumer-mediated nutrient dynamics in the world’s changing oceans. Glob Change Biol 23, 2166–2178. https://doi.org/10.1111/gcb.13625</w:t>
      </w:r>
    </w:p>
    <w:p w14:paraId="50146091" w14:textId="77777777" w:rsidR="00860F6C" w:rsidRPr="00860F6C" w:rsidRDefault="00860F6C" w:rsidP="00860F6C">
      <w:pPr>
        <w:pStyle w:val="Bibliography"/>
        <w:rPr>
          <w:lang w:val="en-US"/>
        </w:rPr>
      </w:pPr>
      <w:proofErr w:type="spellStart"/>
      <w:r w:rsidRPr="00860F6C">
        <w:rPr>
          <w:lang w:val="en-US"/>
        </w:rPr>
        <w:t>Allgeier</w:t>
      </w:r>
      <w:proofErr w:type="spellEnd"/>
      <w:r w:rsidRPr="00860F6C">
        <w:rPr>
          <w:lang w:val="en-US"/>
        </w:rPr>
        <w:t>, J.E., Yeager, L.A., Layman, C.A., 2013. Consumers regulate nutrient limitation regimes and primary production in seagrass ecosystems. Ecology 94, 521–529. https://doi.org/10.1890/12-1122.1</w:t>
      </w:r>
    </w:p>
    <w:p w14:paraId="38C9842D" w14:textId="77777777" w:rsidR="00860F6C" w:rsidRPr="00860F6C" w:rsidRDefault="00860F6C" w:rsidP="00860F6C">
      <w:pPr>
        <w:pStyle w:val="Bibliography"/>
        <w:rPr>
          <w:lang w:val="en-US"/>
        </w:rPr>
      </w:pPr>
      <w:r w:rsidRPr="00860F6C">
        <w:rPr>
          <w:lang w:val="en-US"/>
        </w:rPr>
        <w:t xml:space="preserve">Aquilino, K.M., Bracken, M.E.S., </w:t>
      </w:r>
      <w:proofErr w:type="spellStart"/>
      <w:r w:rsidRPr="00860F6C">
        <w:rPr>
          <w:lang w:val="en-US"/>
        </w:rPr>
        <w:t>Faubel</w:t>
      </w:r>
      <w:proofErr w:type="spellEnd"/>
      <w:r w:rsidRPr="00860F6C">
        <w:rPr>
          <w:lang w:val="en-US"/>
        </w:rPr>
        <w:t xml:space="preserve">, M.N., </w:t>
      </w:r>
      <w:proofErr w:type="spellStart"/>
      <w:r w:rsidRPr="00860F6C">
        <w:rPr>
          <w:lang w:val="en-US"/>
        </w:rPr>
        <w:t>Stachowicz</w:t>
      </w:r>
      <w:proofErr w:type="spellEnd"/>
      <w:r w:rsidRPr="00860F6C">
        <w:rPr>
          <w:lang w:val="en-US"/>
        </w:rPr>
        <w:t xml:space="preserve">, J.J., 2009. Local-scale nutrient regeneration facilitates seaweed growth on wave-exposed rocky shores in an upwelling system. </w:t>
      </w:r>
      <w:proofErr w:type="spellStart"/>
      <w:r w:rsidRPr="00860F6C">
        <w:rPr>
          <w:lang w:val="en-US"/>
        </w:rPr>
        <w:t>Limnol</w:t>
      </w:r>
      <w:proofErr w:type="spellEnd"/>
      <w:r w:rsidRPr="00860F6C">
        <w:rPr>
          <w:lang w:val="en-US"/>
        </w:rPr>
        <w:t xml:space="preserve"> </w:t>
      </w:r>
      <w:proofErr w:type="spellStart"/>
      <w:r w:rsidRPr="00860F6C">
        <w:rPr>
          <w:lang w:val="en-US"/>
        </w:rPr>
        <w:t>Oceanogr</w:t>
      </w:r>
      <w:proofErr w:type="spellEnd"/>
      <w:r w:rsidRPr="00860F6C">
        <w:rPr>
          <w:lang w:val="en-US"/>
        </w:rPr>
        <w:t xml:space="preserve"> 54, 309–317. https://doi.org/10.4319/lo.2009.54.1.0309</w:t>
      </w:r>
    </w:p>
    <w:p w14:paraId="25E08299" w14:textId="77777777" w:rsidR="00860F6C" w:rsidRPr="00860F6C" w:rsidRDefault="00860F6C" w:rsidP="00860F6C">
      <w:pPr>
        <w:pStyle w:val="Bibliography"/>
        <w:rPr>
          <w:lang w:val="en-US"/>
        </w:rPr>
      </w:pPr>
      <w:r w:rsidRPr="00860F6C">
        <w:rPr>
          <w:lang w:val="en-US"/>
        </w:rPr>
        <w:t>Archambault, P., Bourget, E., 1996. Scales of coastal heterogeneity and benthic intertidal species richness, diversity and abundance. Mar. Ecol. Prog. Ser. 136, 111–121. https://doi.org/10.3354/meps136111</w:t>
      </w:r>
    </w:p>
    <w:p w14:paraId="30FEEFAA" w14:textId="77777777" w:rsidR="00860F6C" w:rsidRPr="00860F6C" w:rsidRDefault="00860F6C" w:rsidP="00860F6C">
      <w:pPr>
        <w:pStyle w:val="Bibliography"/>
        <w:rPr>
          <w:lang w:val="en-US"/>
        </w:rPr>
      </w:pPr>
      <w:r w:rsidRPr="00860F6C">
        <w:rPr>
          <w:lang w:val="en-US"/>
        </w:rPr>
        <w:t xml:space="preserve">Archer, S.K., </w:t>
      </w:r>
      <w:proofErr w:type="spellStart"/>
      <w:r w:rsidRPr="00860F6C">
        <w:rPr>
          <w:lang w:val="en-US"/>
        </w:rPr>
        <w:t>Allgeier</w:t>
      </w:r>
      <w:proofErr w:type="spellEnd"/>
      <w:r w:rsidRPr="00860F6C">
        <w:rPr>
          <w:lang w:val="en-US"/>
        </w:rPr>
        <w:t xml:space="preserve">, J.E., Semmens, B.X., </w:t>
      </w:r>
      <w:proofErr w:type="spellStart"/>
      <w:r w:rsidRPr="00860F6C">
        <w:rPr>
          <w:lang w:val="en-US"/>
        </w:rPr>
        <w:t>Heppell</w:t>
      </w:r>
      <w:proofErr w:type="spellEnd"/>
      <w:r w:rsidRPr="00860F6C">
        <w:rPr>
          <w:lang w:val="en-US"/>
        </w:rPr>
        <w:t xml:space="preserve">, S.A., </w:t>
      </w:r>
      <w:proofErr w:type="spellStart"/>
      <w:r w:rsidRPr="00860F6C">
        <w:rPr>
          <w:lang w:val="en-US"/>
        </w:rPr>
        <w:t>Pattengill</w:t>
      </w:r>
      <w:proofErr w:type="spellEnd"/>
      <w:r w:rsidRPr="00860F6C">
        <w:rPr>
          <w:lang w:val="en-US"/>
        </w:rPr>
        <w:t>-Semmens, C.V., Rosemond, A.D., Bush, P.G., McCoy, C.M., Johnson, B.C., Layman, C.A., 2015. Hot moments in spawning aggregations: implications for ecosystem-scale nutrient cycling. Coral Reefs 34, 19–23. https://doi.org/10.1007/s00338-014-1208-4</w:t>
      </w:r>
    </w:p>
    <w:p w14:paraId="3F3D1C8F" w14:textId="77777777" w:rsidR="00860F6C" w:rsidRPr="00860F6C" w:rsidRDefault="00860F6C" w:rsidP="00860F6C">
      <w:pPr>
        <w:pStyle w:val="Bibliography"/>
        <w:rPr>
          <w:lang w:val="en-US"/>
        </w:rPr>
      </w:pPr>
      <w:proofErr w:type="spellStart"/>
      <w:r w:rsidRPr="00860F6C">
        <w:rPr>
          <w:lang w:val="en-US"/>
        </w:rPr>
        <w:t>Arzul</w:t>
      </w:r>
      <w:proofErr w:type="spellEnd"/>
      <w:r w:rsidRPr="00860F6C">
        <w:rPr>
          <w:lang w:val="en-US"/>
        </w:rPr>
        <w:t>, G., 2001. Effect of marine animal excretions on differential growth of phytoplankton species. ICES Journal of Marine Science 58, 386–390. https://doi.org/10.1006/jmsc.2000.1038</w:t>
      </w:r>
    </w:p>
    <w:p w14:paraId="267D5E96" w14:textId="77777777" w:rsidR="00860F6C" w:rsidRPr="00860F6C" w:rsidRDefault="00860F6C" w:rsidP="00860F6C">
      <w:pPr>
        <w:pStyle w:val="Bibliography"/>
        <w:rPr>
          <w:lang w:val="en-US"/>
        </w:rPr>
      </w:pPr>
      <w:proofErr w:type="spellStart"/>
      <w:r w:rsidRPr="00860F6C">
        <w:rPr>
          <w:lang w:val="en-US"/>
        </w:rPr>
        <w:t>Attridge</w:t>
      </w:r>
      <w:proofErr w:type="spellEnd"/>
      <w:r w:rsidRPr="00860F6C">
        <w:rPr>
          <w:lang w:val="en-US"/>
        </w:rPr>
        <w:t xml:space="preserve">, C.M., Cox, K.D., Maher, B., Gross, S., Lim, E.G., </w:t>
      </w:r>
      <w:proofErr w:type="spellStart"/>
      <w:r w:rsidRPr="00860F6C">
        <w:rPr>
          <w:lang w:val="en-US"/>
        </w:rPr>
        <w:t>Kattler</w:t>
      </w:r>
      <w:proofErr w:type="spellEnd"/>
      <w:r w:rsidRPr="00860F6C">
        <w:rPr>
          <w:lang w:val="en-US"/>
        </w:rPr>
        <w:t xml:space="preserve">, K.R., </w:t>
      </w:r>
      <w:proofErr w:type="spellStart"/>
      <w:r w:rsidRPr="00860F6C">
        <w:rPr>
          <w:lang w:val="en-US"/>
        </w:rPr>
        <w:t>Côté</w:t>
      </w:r>
      <w:proofErr w:type="spellEnd"/>
      <w:r w:rsidRPr="00860F6C">
        <w:rPr>
          <w:lang w:val="en-US"/>
        </w:rPr>
        <w:t>, I.M., 2024. Studying Kelp Forests of Today to Forecast Ecosystems of the Future. Fisheries 49, 181–187. https://doi.org/10.1002/fsh.11065</w:t>
      </w:r>
    </w:p>
    <w:p w14:paraId="32A262A8" w14:textId="77777777" w:rsidR="00860F6C" w:rsidRPr="00860F6C" w:rsidRDefault="00860F6C" w:rsidP="00860F6C">
      <w:pPr>
        <w:pStyle w:val="Bibliography"/>
        <w:rPr>
          <w:lang w:val="en-US"/>
        </w:rPr>
      </w:pPr>
      <w:proofErr w:type="spellStart"/>
      <w:r w:rsidRPr="00860F6C">
        <w:rPr>
          <w:lang w:val="en-US"/>
        </w:rPr>
        <w:t>Benkwitt</w:t>
      </w:r>
      <w:proofErr w:type="spellEnd"/>
      <w:r w:rsidRPr="00860F6C">
        <w:rPr>
          <w:lang w:val="en-US"/>
        </w:rPr>
        <w:t>, C.E., Wilson, S.K., Graham, N.A.J., 2019. Seabird nutrient subsidies alter patterns of algal abundance and fish biomass on coral reefs following a bleaching event. Glob Change Biol 25, 2619–2632. https://doi.org/10.1111/gcb.14643</w:t>
      </w:r>
    </w:p>
    <w:p w14:paraId="1AAF896C" w14:textId="77777777" w:rsidR="00860F6C" w:rsidRPr="00860F6C" w:rsidRDefault="00860F6C" w:rsidP="00860F6C">
      <w:pPr>
        <w:pStyle w:val="Bibliography"/>
        <w:rPr>
          <w:lang w:val="en-US"/>
        </w:rPr>
      </w:pPr>
      <w:r w:rsidRPr="00860F6C">
        <w:rPr>
          <w:lang w:val="en-US"/>
        </w:rPr>
        <w:t xml:space="preserve">Bracken, M.E.S., 2004. Invertebrate-mediated nutrient loading increases growth of an intertidal macroalga. J </w:t>
      </w:r>
      <w:proofErr w:type="spellStart"/>
      <w:r w:rsidRPr="00860F6C">
        <w:rPr>
          <w:lang w:val="en-US"/>
        </w:rPr>
        <w:t>Phycol</w:t>
      </w:r>
      <w:proofErr w:type="spellEnd"/>
      <w:r w:rsidRPr="00860F6C">
        <w:rPr>
          <w:lang w:val="en-US"/>
        </w:rPr>
        <w:t xml:space="preserve"> 40, 1032–1041. https://doi.org/10.1111/j.1529-8817.2004.03106.x</w:t>
      </w:r>
    </w:p>
    <w:p w14:paraId="5B37A529" w14:textId="77777777" w:rsidR="00860F6C" w:rsidRPr="00860F6C" w:rsidRDefault="00860F6C" w:rsidP="00860F6C">
      <w:pPr>
        <w:pStyle w:val="Bibliography"/>
        <w:rPr>
          <w:lang w:val="en-US"/>
        </w:rPr>
      </w:pPr>
      <w:r w:rsidRPr="00860F6C">
        <w:rPr>
          <w:lang w:val="en-US"/>
        </w:rPr>
        <w:t>Bray, R.N., Miller, A.C., Johnson, S., Krause, P.R., Robertson, D.L., Westcott, A.M., 1988. Ammonium excretion by macroinvertebrates and fishes on a subtidal rocky reef in southern California. Marine Biology 100, 21–30. https://doi.org/10.1007/BF00392951</w:t>
      </w:r>
    </w:p>
    <w:p w14:paraId="00C80731" w14:textId="77777777" w:rsidR="00860F6C" w:rsidRPr="00860F6C" w:rsidRDefault="00860F6C" w:rsidP="00860F6C">
      <w:pPr>
        <w:pStyle w:val="Bibliography"/>
        <w:rPr>
          <w:lang w:val="en-US"/>
        </w:rPr>
      </w:pPr>
      <w:proofErr w:type="spellStart"/>
      <w:r w:rsidRPr="00860F6C">
        <w:rPr>
          <w:lang w:val="en-US"/>
        </w:rPr>
        <w:t>Broitman</w:t>
      </w:r>
      <w:proofErr w:type="spellEnd"/>
      <w:r w:rsidRPr="00860F6C">
        <w:rPr>
          <w:lang w:val="en-US"/>
        </w:rPr>
        <w:t>, B.R., Navarrete, S.A., Smith, F., Gaines, S.D., 2001. Geographic variation of southeastern Pacific intertidal communities. Marine Ecology Progress Series 224, 21–34. https://doi.org/10.3354/meps224021</w:t>
      </w:r>
    </w:p>
    <w:p w14:paraId="14C8887E" w14:textId="77777777" w:rsidR="00860F6C" w:rsidRPr="00860F6C" w:rsidRDefault="00860F6C" w:rsidP="00860F6C">
      <w:pPr>
        <w:pStyle w:val="Bibliography"/>
        <w:rPr>
          <w:lang w:val="en-US"/>
        </w:rPr>
      </w:pPr>
      <w:r w:rsidRPr="00860F6C">
        <w:rPr>
          <w:lang w:val="en-US"/>
        </w:rPr>
        <w:t xml:space="preserve">Brooks, M.E., Kristensen, K., van </w:t>
      </w:r>
      <w:proofErr w:type="spellStart"/>
      <w:r w:rsidRPr="00860F6C">
        <w:rPr>
          <w:lang w:val="en-US"/>
        </w:rPr>
        <w:t>Benthem</w:t>
      </w:r>
      <w:proofErr w:type="spellEnd"/>
      <w:r w:rsidRPr="00860F6C">
        <w:rPr>
          <w:lang w:val="en-US"/>
        </w:rPr>
        <w:t xml:space="preserve">, K.J., Magnusson, A., Berg, C.W., Nielsen, A., </w:t>
      </w:r>
      <w:proofErr w:type="spellStart"/>
      <w:r w:rsidRPr="00860F6C">
        <w:rPr>
          <w:lang w:val="en-US"/>
        </w:rPr>
        <w:t>Skaug</w:t>
      </w:r>
      <w:proofErr w:type="spellEnd"/>
      <w:r w:rsidRPr="00860F6C">
        <w:rPr>
          <w:lang w:val="en-US"/>
        </w:rPr>
        <w:t xml:space="preserve">, H.J., </w:t>
      </w:r>
      <w:proofErr w:type="spellStart"/>
      <w:r w:rsidRPr="00860F6C">
        <w:rPr>
          <w:lang w:val="en-US"/>
        </w:rPr>
        <w:t>Mächler</w:t>
      </w:r>
      <w:proofErr w:type="spellEnd"/>
      <w:r w:rsidRPr="00860F6C">
        <w:rPr>
          <w:lang w:val="en-US"/>
        </w:rPr>
        <w:t xml:space="preserve">, M., </w:t>
      </w:r>
      <w:proofErr w:type="spellStart"/>
      <w:r w:rsidRPr="00860F6C">
        <w:rPr>
          <w:lang w:val="en-US"/>
        </w:rPr>
        <w:t>Bolker</w:t>
      </w:r>
      <w:proofErr w:type="spellEnd"/>
      <w:r w:rsidRPr="00860F6C">
        <w:rPr>
          <w:lang w:val="en-US"/>
        </w:rPr>
        <w:t xml:space="preserve">, B.M., 2017. </w:t>
      </w:r>
      <w:proofErr w:type="spellStart"/>
      <w:r w:rsidRPr="00860F6C">
        <w:rPr>
          <w:lang w:val="en-US"/>
        </w:rPr>
        <w:t>glmmTMB</w:t>
      </w:r>
      <w:proofErr w:type="spellEnd"/>
      <w:r w:rsidRPr="00860F6C">
        <w:rPr>
          <w:lang w:val="en-US"/>
        </w:rPr>
        <w:t xml:space="preserve"> balances speed and flexibility among packages for zero-inflated generalized linear mixed modeling. The R Journal 9, 378. https://doi.org/10.32614/RJ-2017-066</w:t>
      </w:r>
    </w:p>
    <w:p w14:paraId="6C290B42" w14:textId="77777777" w:rsidR="00860F6C" w:rsidRPr="00860F6C" w:rsidRDefault="00860F6C" w:rsidP="00860F6C">
      <w:pPr>
        <w:pStyle w:val="Bibliography"/>
        <w:rPr>
          <w:lang w:val="en-US"/>
        </w:rPr>
      </w:pPr>
      <w:proofErr w:type="spellStart"/>
      <w:r w:rsidRPr="00860F6C">
        <w:rPr>
          <w:lang w:val="en-US"/>
        </w:rPr>
        <w:t>Brzezinksi</w:t>
      </w:r>
      <w:proofErr w:type="spellEnd"/>
      <w:r w:rsidRPr="00860F6C">
        <w:rPr>
          <w:lang w:val="en-US"/>
        </w:rPr>
        <w:t xml:space="preserve">, M., Reed, D., </w:t>
      </w:r>
      <w:proofErr w:type="spellStart"/>
      <w:r w:rsidRPr="00860F6C">
        <w:rPr>
          <w:lang w:val="en-US"/>
        </w:rPr>
        <w:t>Harrer</w:t>
      </w:r>
      <w:proofErr w:type="spellEnd"/>
      <w:r w:rsidRPr="00860F6C">
        <w:rPr>
          <w:lang w:val="en-US"/>
        </w:rPr>
        <w:t xml:space="preserve">, S., </w:t>
      </w:r>
      <w:proofErr w:type="spellStart"/>
      <w:r w:rsidRPr="00860F6C">
        <w:rPr>
          <w:lang w:val="en-US"/>
        </w:rPr>
        <w:t>Rassweiler</w:t>
      </w:r>
      <w:proofErr w:type="spellEnd"/>
      <w:r w:rsidRPr="00860F6C">
        <w:rPr>
          <w:lang w:val="en-US"/>
        </w:rPr>
        <w:t xml:space="preserve">, A., </w:t>
      </w:r>
      <w:proofErr w:type="spellStart"/>
      <w:r w:rsidRPr="00860F6C">
        <w:rPr>
          <w:lang w:val="en-US"/>
        </w:rPr>
        <w:t>Melack</w:t>
      </w:r>
      <w:proofErr w:type="spellEnd"/>
      <w:r w:rsidRPr="00860F6C">
        <w:rPr>
          <w:lang w:val="en-US"/>
        </w:rPr>
        <w:t xml:space="preserve">, J., Goodridge, B., Dugan, J., 2013. Multiple sources and forms of nitrogen sustain year-round kelp growth on the inner continental shelf of the Santa Barbara Channel. </w:t>
      </w:r>
      <w:proofErr w:type="spellStart"/>
      <w:r w:rsidRPr="00860F6C">
        <w:rPr>
          <w:lang w:val="en-US"/>
        </w:rPr>
        <w:t>Oceanog</w:t>
      </w:r>
      <w:proofErr w:type="spellEnd"/>
      <w:r w:rsidRPr="00860F6C">
        <w:rPr>
          <w:lang w:val="en-US"/>
        </w:rPr>
        <w:t xml:space="preserve"> 26, 114–123. https://doi.org/10.5670/oceanog.2013.53</w:t>
      </w:r>
    </w:p>
    <w:p w14:paraId="7DA1E53C" w14:textId="77777777" w:rsidR="00860F6C" w:rsidRPr="00860F6C" w:rsidRDefault="00860F6C" w:rsidP="00860F6C">
      <w:pPr>
        <w:pStyle w:val="Bibliography"/>
        <w:rPr>
          <w:lang w:val="en-US"/>
        </w:rPr>
      </w:pPr>
      <w:r w:rsidRPr="00860F6C">
        <w:rPr>
          <w:lang w:val="en-US"/>
        </w:rPr>
        <w:t xml:space="preserve">Cedeno, T.H., Brzezinski, M.A., Miller, R.J., Reed, D.C., 2021. An evaluation of surge uptake capability in the giant kelp (Macrocystis </w:t>
      </w:r>
      <w:proofErr w:type="spellStart"/>
      <w:r w:rsidRPr="00860F6C">
        <w:rPr>
          <w:lang w:val="en-US"/>
        </w:rPr>
        <w:t>pyrifera</w:t>
      </w:r>
      <w:proofErr w:type="spellEnd"/>
      <w:r w:rsidRPr="00860F6C">
        <w:rPr>
          <w:lang w:val="en-US"/>
        </w:rPr>
        <w:t>) in response to pulses of three different forms of nitrogen. Mar Biol 168, 166. https://doi.org/10.1007/s00227-021-03975-z</w:t>
      </w:r>
    </w:p>
    <w:p w14:paraId="46E439CA" w14:textId="77777777" w:rsidR="00860F6C" w:rsidRPr="00860F6C" w:rsidRDefault="00860F6C" w:rsidP="00860F6C">
      <w:pPr>
        <w:pStyle w:val="Bibliography"/>
        <w:rPr>
          <w:lang w:val="en-US"/>
        </w:rPr>
      </w:pPr>
      <w:r w:rsidRPr="00860F6C">
        <w:rPr>
          <w:lang w:val="en-US"/>
        </w:rPr>
        <w:lastRenderedPageBreak/>
        <w:t xml:space="preserve">Dayton, P.K., </w:t>
      </w:r>
      <w:proofErr w:type="spellStart"/>
      <w:r w:rsidRPr="00860F6C">
        <w:rPr>
          <w:lang w:val="en-US"/>
        </w:rPr>
        <w:t>Tegner</w:t>
      </w:r>
      <w:proofErr w:type="spellEnd"/>
      <w:r w:rsidRPr="00860F6C">
        <w:rPr>
          <w:lang w:val="en-US"/>
        </w:rPr>
        <w:t>, M.J., Edwards, P.B., Riser, K.L., 1999. Temporal and Spatial Scales of Kelp Demography: The Role of Oceanographic Climate. Ecological Monographs 69, 219–250. https://doi.org/10.1890/0012-9615(1999)069[</w:t>
      </w:r>
      <w:proofErr w:type="gramStart"/>
      <w:r w:rsidRPr="00860F6C">
        <w:rPr>
          <w:lang w:val="en-US"/>
        </w:rPr>
        <w:t>0219:TASSOK</w:t>
      </w:r>
      <w:proofErr w:type="gramEnd"/>
      <w:r w:rsidRPr="00860F6C">
        <w:rPr>
          <w:lang w:val="en-US"/>
        </w:rPr>
        <w:t>]2.0.CO;2</w:t>
      </w:r>
    </w:p>
    <w:p w14:paraId="3C89D220" w14:textId="77777777" w:rsidR="00860F6C" w:rsidRPr="00860F6C" w:rsidRDefault="00860F6C" w:rsidP="00860F6C">
      <w:pPr>
        <w:pStyle w:val="Bibliography"/>
        <w:rPr>
          <w:lang w:val="en-US"/>
        </w:rPr>
      </w:pPr>
      <w:r w:rsidRPr="00860F6C">
        <w:rPr>
          <w:lang w:val="en-US"/>
        </w:rPr>
        <w:t xml:space="preserve">Doughty, C.E., Roman, J., </w:t>
      </w:r>
      <w:proofErr w:type="spellStart"/>
      <w:r w:rsidRPr="00860F6C">
        <w:rPr>
          <w:lang w:val="en-US"/>
        </w:rPr>
        <w:t>Faurby</w:t>
      </w:r>
      <w:proofErr w:type="spellEnd"/>
      <w:r w:rsidRPr="00860F6C">
        <w:rPr>
          <w:lang w:val="en-US"/>
        </w:rPr>
        <w:t xml:space="preserve">, S., Wolf, A., Haque, A., Bakker, E.S., Malhi, Y., Dunning, J.B., </w:t>
      </w:r>
      <w:proofErr w:type="spellStart"/>
      <w:r w:rsidRPr="00860F6C">
        <w:rPr>
          <w:lang w:val="en-US"/>
        </w:rPr>
        <w:t>Svenning</w:t>
      </w:r>
      <w:proofErr w:type="spellEnd"/>
      <w:r w:rsidRPr="00860F6C">
        <w:rPr>
          <w:lang w:val="en-US"/>
        </w:rPr>
        <w:t>, J.-C., 2016. Global nutrient transport in a world of giants. Proceedings of the National Academy of Sciences 113, 868–873. https://doi.org/10.1073/pnas.1502549112</w:t>
      </w:r>
    </w:p>
    <w:p w14:paraId="0E4EE401" w14:textId="77777777" w:rsidR="00860F6C" w:rsidRPr="00860F6C" w:rsidRDefault="00860F6C" w:rsidP="00860F6C">
      <w:pPr>
        <w:pStyle w:val="Bibliography"/>
        <w:rPr>
          <w:lang w:val="en-US"/>
        </w:rPr>
      </w:pPr>
      <w:proofErr w:type="spellStart"/>
      <w:r w:rsidRPr="00860F6C">
        <w:rPr>
          <w:lang w:val="en-US"/>
        </w:rPr>
        <w:t>Druehl</w:t>
      </w:r>
      <w:proofErr w:type="spellEnd"/>
      <w:r w:rsidRPr="00860F6C">
        <w:rPr>
          <w:lang w:val="en-US"/>
        </w:rPr>
        <w:t xml:space="preserve">, L.D., Harrison, P.J., Lloyd, K.E., Thompson, P.A., 1989. Phenotypic variation in N uptake by Laminaria </w:t>
      </w:r>
      <w:proofErr w:type="spellStart"/>
      <w:r w:rsidRPr="00860F6C">
        <w:rPr>
          <w:lang w:val="en-US"/>
        </w:rPr>
        <w:t>groenlandica</w:t>
      </w:r>
      <w:proofErr w:type="spellEnd"/>
      <w:r w:rsidRPr="00860F6C">
        <w:rPr>
          <w:lang w:val="en-US"/>
        </w:rPr>
        <w:t xml:space="preserve"> </w:t>
      </w:r>
      <w:proofErr w:type="spellStart"/>
      <w:r w:rsidRPr="00860F6C">
        <w:rPr>
          <w:lang w:val="en-US"/>
        </w:rPr>
        <w:t>Rosenvinge</w:t>
      </w:r>
      <w:proofErr w:type="spellEnd"/>
      <w:r w:rsidRPr="00860F6C">
        <w:rPr>
          <w:lang w:val="en-US"/>
        </w:rPr>
        <w:t xml:space="preserve"> (Laminariales, Phaeophyta). Journal of Experimental Marine Biology and Ecology 127, 155–164. https://doi.org/10.1016/0022-0981(89)90181-0</w:t>
      </w:r>
    </w:p>
    <w:p w14:paraId="038DADB1" w14:textId="77777777" w:rsidR="00860F6C" w:rsidRPr="00860F6C" w:rsidRDefault="00860F6C" w:rsidP="00860F6C">
      <w:pPr>
        <w:pStyle w:val="Bibliography"/>
        <w:rPr>
          <w:lang w:val="en-US"/>
        </w:rPr>
      </w:pPr>
      <w:r w:rsidRPr="00860F6C">
        <w:rPr>
          <w:lang w:val="en-US"/>
        </w:rPr>
        <w:t>Edgar, G., Stuart-Smith, R., 2009. Ecological effects of marine protected areas on rocky reef communities—a continental-scale analysis. Mar. Ecol. Prog. Ser. 388, 51–62. https://doi.org/10.3354/meps08149</w:t>
      </w:r>
    </w:p>
    <w:p w14:paraId="6D4D2309" w14:textId="77777777" w:rsidR="00860F6C" w:rsidRPr="00860F6C" w:rsidRDefault="00860F6C" w:rsidP="00860F6C">
      <w:pPr>
        <w:pStyle w:val="Bibliography"/>
        <w:rPr>
          <w:lang w:val="en-US"/>
        </w:rPr>
      </w:pPr>
      <w:r w:rsidRPr="00860F6C">
        <w:rPr>
          <w:lang w:val="en-US"/>
        </w:rPr>
        <w:t xml:space="preserve">Edgar, G.J., Cooper, A., Baker, S.C., Barker, W., Barrett, N.S., </w:t>
      </w:r>
      <w:proofErr w:type="spellStart"/>
      <w:r w:rsidRPr="00860F6C">
        <w:rPr>
          <w:lang w:val="en-US"/>
        </w:rPr>
        <w:t>Becerro</w:t>
      </w:r>
      <w:proofErr w:type="spellEnd"/>
      <w:r w:rsidRPr="00860F6C">
        <w:rPr>
          <w:lang w:val="en-US"/>
        </w:rPr>
        <w:t xml:space="preserve">, M.A., Bates, A.E., Brock, D., </w:t>
      </w:r>
      <w:proofErr w:type="spellStart"/>
      <w:r w:rsidRPr="00860F6C">
        <w:rPr>
          <w:lang w:val="en-US"/>
        </w:rPr>
        <w:t>Ceccarelli</w:t>
      </w:r>
      <w:proofErr w:type="spellEnd"/>
      <w:r w:rsidRPr="00860F6C">
        <w:rPr>
          <w:lang w:val="en-US"/>
        </w:rPr>
        <w:t xml:space="preserve">, D.M., Clausius, E., Davey, M., Davis, T.R., Day, P.B., Green, A., Griffiths, S.R., Hicks, J., Hinojosa, I.A., Jones, B.K., </w:t>
      </w:r>
      <w:proofErr w:type="spellStart"/>
      <w:r w:rsidRPr="00860F6C">
        <w:rPr>
          <w:lang w:val="en-US"/>
        </w:rPr>
        <w:t>Kininmonth</w:t>
      </w:r>
      <w:proofErr w:type="spellEnd"/>
      <w:r w:rsidRPr="00860F6C">
        <w:rPr>
          <w:lang w:val="en-US"/>
        </w:rPr>
        <w:t xml:space="preserve">, S., Larkin, M.F., </w:t>
      </w:r>
      <w:proofErr w:type="spellStart"/>
      <w:r w:rsidRPr="00860F6C">
        <w:rPr>
          <w:lang w:val="en-US"/>
        </w:rPr>
        <w:t>Lazzari</w:t>
      </w:r>
      <w:proofErr w:type="spellEnd"/>
      <w:r w:rsidRPr="00860F6C">
        <w:rPr>
          <w:lang w:val="en-US"/>
        </w:rPr>
        <w:t xml:space="preserve">, N., </w:t>
      </w:r>
      <w:proofErr w:type="spellStart"/>
      <w:r w:rsidRPr="00860F6C">
        <w:rPr>
          <w:lang w:val="en-US"/>
        </w:rPr>
        <w:t>Lefcheck</w:t>
      </w:r>
      <w:proofErr w:type="spellEnd"/>
      <w:r w:rsidRPr="00860F6C">
        <w:rPr>
          <w:lang w:val="en-US"/>
        </w:rPr>
        <w:t xml:space="preserve">, J.S., Ling, S.D., Mooney, P., Oh, E., Pérez-Matus, A., Pocklington, J.B., </w:t>
      </w:r>
      <w:proofErr w:type="spellStart"/>
      <w:r w:rsidRPr="00860F6C">
        <w:rPr>
          <w:lang w:val="en-US"/>
        </w:rPr>
        <w:t>Riera</w:t>
      </w:r>
      <w:proofErr w:type="spellEnd"/>
      <w:r w:rsidRPr="00860F6C">
        <w:rPr>
          <w:lang w:val="en-US"/>
        </w:rPr>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4345F1E7" w14:textId="77777777" w:rsidR="00860F6C" w:rsidRPr="00860F6C" w:rsidRDefault="00860F6C" w:rsidP="00860F6C">
      <w:pPr>
        <w:pStyle w:val="Bibliography"/>
        <w:rPr>
          <w:lang w:val="en-US"/>
        </w:rPr>
      </w:pPr>
      <w:r w:rsidRPr="00860F6C">
        <w:rPr>
          <w:lang w:val="en-US"/>
        </w:rPr>
        <w:t xml:space="preserve">Francis, F.T., </w:t>
      </w:r>
      <w:proofErr w:type="spellStart"/>
      <w:r w:rsidRPr="00860F6C">
        <w:rPr>
          <w:lang w:val="en-US"/>
        </w:rPr>
        <w:t>Côté</w:t>
      </w:r>
      <w:proofErr w:type="spellEnd"/>
      <w:r w:rsidRPr="00860F6C">
        <w:rPr>
          <w:lang w:val="en-US"/>
        </w:rPr>
        <w:t>, I.M., 2018. Fish movement drives spatial and temporal patterns of nutrient provisioning on coral reef patches. Ecosphere 9, e02225. https://doi.org/10.1002/ecs2.2225</w:t>
      </w:r>
    </w:p>
    <w:p w14:paraId="6D5DF877" w14:textId="77777777" w:rsidR="00860F6C" w:rsidRPr="00860F6C" w:rsidRDefault="00860F6C" w:rsidP="00860F6C">
      <w:pPr>
        <w:pStyle w:val="Bibliography"/>
        <w:rPr>
          <w:lang w:val="en-US"/>
        </w:rPr>
      </w:pPr>
      <w:r w:rsidRPr="00860F6C">
        <w:rPr>
          <w:lang w:val="en-US"/>
        </w:rPr>
        <w:t>Froese, R., Thorson, J.T., Reyes Jr, R.B., 2014. A Bayesian approach for estimating length-weight relationships in fishes. Journal of Applied Ichthyology 30, 78–85. https://doi.org/10.1111/jai.12299</w:t>
      </w:r>
    </w:p>
    <w:p w14:paraId="4911ED5C" w14:textId="77777777" w:rsidR="00860F6C" w:rsidRPr="00860F6C" w:rsidRDefault="00860F6C" w:rsidP="00860F6C">
      <w:pPr>
        <w:pStyle w:val="Bibliography"/>
        <w:rPr>
          <w:lang w:val="en-US"/>
        </w:rPr>
      </w:pPr>
      <w:r w:rsidRPr="00860F6C">
        <w:rPr>
          <w:lang w:val="en-US"/>
        </w:rPr>
        <w:t xml:space="preserve">Gaylord, B., Rosman, J.H., Reed, D.C., Koseff, J.R., </w:t>
      </w:r>
      <w:proofErr w:type="spellStart"/>
      <w:r w:rsidRPr="00860F6C">
        <w:rPr>
          <w:lang w:val="en-US"/>
        </w:rPr>
        <w:t>Fram</w:t>
      </w:r>
      <w:proofErr w:type="spellEnd"/>
      <w:r w:rsidRPr="00860F6C">
        <w:rPr>
          <w:lang w:val="en-US"/>
        </w:rPr>
        <w:t xml:space="preserve">, J., </w:t>
      </w:r>
      <w:proofErr w:type="spellStart"/>
      <w:r w:rsidRPr="00860F6C">
        <w:rPr>
          <w:lang w:val="en-US"/>
        </w:rPr>
        <w:t>MacIntyre</w:t>
      </w:r>
      <w:proofErr w:type="spellEnd"/>
      <w:r w:rsidRPr="00860F6C">
        <w:rPr>
          <w:lang w:val="en-US"/>
        </w:rPr>
        <w:t xml:space="preserve">, S., Arkema, K., McDonald, C., Brzezinski, M.A., </w:t>
      </w:r>
      <w:proofErr w:type="spellStart"/>
      <w:r w:rsidRPr="00860F6C">
        <w:rPr>
          <w:lang w:val="en-US"/>
        </w:rPr>
        <w:t>Largier</w:t>
      </w:r>
      <w:proofErr w:type="spellEnd"/>
      <w:r w:rsidRPr="00860F6C">
        <w:rPr>
          <w:lang w:val="en-US"/>
        </w:rPr>
        <w:t xml:space="preserve">, J.L., </w:t>
      </w:r>
      <w:proofErr w:type="spellStart"/>
      <w:r w:rsidRPr="00860F6C">
        <w:rPr>
          <w:lang w:val="en-US"/>
        </w:rPr>
        <w:t>Monismith</w:t>
      </w:r>
      <w:proofErr w:type="spellEnd"/>
      <w:r w:rsidRPr="00860F6C">
        <w:rPr>
          <w:lang w:val="en-US"/>
        </w:rPr>
        <w:t>, S.G., Raimondi, P.T., Mardian, B., 2007. Spatial patterns of flow and their modification within and around a giant kelp forest. Limnology and Oceanography 52, 1838–1852. https://doi.org/10.4319/lo.2007.52.5.1838</w:t>
      </w:r>
    </w:p>
    <w:p w14:paraId="4FCBAD20" w14:textId="77777777" w:rsidR="00860F6C" w:rsidRPr="00860F6C" w:rsidRDefault="00860F6C" w:rsidP="00860F6C">
      <w:pPr>
        <w:pStyle w:val="Bibliography"/>
        <w:rPr>
          <w:lang w:val="en-US"/>
        </w:rPr>
      </w:pPr>
      <w:r w:rsidRPr="00860F6C">
        <w:rPr>
          <w:lang w:val="en-US"/>
        </w:rPr>
        <w:t>Graham, M.H., 2004. Effects of Local Deforestation on the Diversity and Structure of Southern California Giant Kelp Forest Food Webs. Ecosystems 7, 341–357. https://doi.org/10.1007/s10021-003-0245-6</w:t>
      </w:r>
    </w:p>
    <w:p w14:paraId="53BD8222" w14:textId="77777777" w:rsidR="00860F6C" w:rsidRPr="00860F6C" w:rsidRDefault="00860F6C" w:rsidP="00860F6C">
      <w:pPr>
        <w:pStyle w:val="Bibliography"/>
        <w:rPr>
          <w:lang w:val="en-US"/>
        </w:rPr>
      </w:pPr>
      <w:r w:rsidRPr="00860F6C">
        <w:rPr>
          <w:lang w:val="en-US"/>
        </w:rPr>
        <w:t xml:space="preserve">Gruner, D.S., Smith, J.E., </w:t>
      </w:r>
      <w:proofErr w:type="spellStart"/>
      <w:r w:rsidRPr="00860F6C">
        <w:rPr>
          <w:lang w:val="en-US"/>
        </w:rPr>
        <w:t>Seabloom</w:t>
      </w:r>
      <w:proofErr w:type="spellEnd"/>
      <w:r w:rsidRPr="00860F6C">
        <w:rPr>
          <w:lang w:val="en-US"/>
        </w:rPr>
        <w:t xml:space="preserve">, E.W., </w:t>
      </w:r>
      <w:proofErr w:type="spellStart"/>
      <w:r w:rsidRPr="00860F6C">
        <w:rPr>
          <w:lang w:val="en-US"/>
        </w:rPr>
        <w:t>Sandin</w:t>
      </w:r>
      <w:proofErr w:type="spellEnd"/>
      <w:r w:rsidRPr="00860F6C">
        <w:rPr>
          <w:lang w:val="en-US"/>
        </w:rPr>
        <w:t xml:space="preserve">, S.A., Ngai, J.T., Hillebrand, H., </w:t>
      </w:r>
      <w:proofErr w:type="spellStart"/>
      <w:r w:rsidRPr="00860F6C">
        <w:rPr>
          <w:lang w:val="en-US"/>
        </w:rPr>
        <w:t>Harpole</w:t>
      </w:r>
      <w:proofErr w:type="spellEnd"/>
      <w:r w:rsidRPr="00860F6C">
        <w:rPr>
          <w:lang w:val="en-US"/>
        </w:rPr>
        <w:t xml:space="preserve">, W.S., </w:t>
      </w:r>
      <w:proofErr w:type="spellStart"/>
      <w:r w:rsidRPr="00860F6C">
        <w:rPr>
          <w:lang w:val="en-US"/>
        </w:rPr>
        <w:t>Elser</w:t>
      </w:r>
      <w:proofErr w:type="spellEnd"/>
      <w:r w:rsidRPr="00860F6C">
        <w:rPr>
          <w:lang w:val="en-US"/>
        </w:rPr>
        <w:t xml:space="preserve">, J.J., Cleland, E.E., Bracken, M.E.S., Borer, E.T., </w:t>
      </w:r>
      <w:proofErr w:type="spellStart"/>
      <w:r w:rsidRPr="00860F6C">
        <w:rPr>
          <w:lang w:val="en-US"/>
        </w:rPr>
        <w:t>Bolker</w:t>
      </w:r>
      <w:proofErr w:type="spellEnd"/>
      <w:r w:rsidRPr="00860F6C">
        <w:rPr>
          <w:lang w:val="en-US"/>
        </w:rPr>
        <w:t xml:space="preserve">, B.M., 2008. A cross-system synthesis of consumer and nutrient resource control on producer biomass. </w:t>
      </w:r>
      <w:proofErr w:type="spellStart"/>
      <w:r w:rsidRPr="00860F6C">
        <w:rPr>
          <w:lang w:val="en-US"/>
        </w:rPr>
        <w:t>Ecol</w:t>
      </w:r>
      <w:proofErr w:type="spellEnd"/>
      <w:r w:rsidRPr="00860F6C">
        <w:rPr>
          <w:lang w:val="en-US"/>
        </w:rPr>
        <w:t xml:space="preserve"> Lett 11, 740–755. https://doi.org/10.1111/j.1461-0248.2008.01192.x</w:t>
      </w:r>
    </w:p>
    <w:p w14:paraId="28364691" w14:textId="77777777" w:rsidR="00860F6C" w:rsidRPr="00860F6C" w:rsidRDefault="00860F6C" w:rsidP="00860F6C">
      <w:pPr>
        <w:pStyle w:val="Bibliography"/>
        <w:rPr>
          <w:lang w:val="en-US"/>
        </w:rPr>
      </w:pPr>
      <w:proofErr w:type="spellStart"/>
      <w:r w:rsidRPr="00860F6C">
        <w:rPr>
          <w:lang w:val="en-US"/>
        </w:rPr>
        <w:t>Hartig</w:t>
      </w:r>
      <w:proofErr w:type="spellEnd"/>
      <w:r w:rsidRPr="00860F6C">
        <w:rPr>
          <w:lang w:val="en-US"/>
        </w:rPr>
        <w:t xml:space="preserve">, F., 2022. </w:t>
      </w:r>
      <w:proofErr w:type="spellStart"/>
      <w:r w:rsidRPr="00860F6C">
        <w:rPr>
          <w:lang w:val="en-US"/>
        </w:rPr>
        <w:t>DHARMa</w:t>
      </w:r>
      <w:proofErr w:type="spellEnd"/>
      <w:r w:rsidRPr="00860F6C">
        <w:rPr>
          <w:lang w:val="en-US"/>
        </w:rPr>
        <w:t>: Residual Diagnostics for Hierarchical (Multi-Level / Mixed) Regression Models. R package version 0.4.6.</w:t>
      </w:r>
    </w:p>
    <w:p w14:paraId="453DF7F3" w14:textId="77777777" w:rsidR="00860F6C" w:rsidRPr="00860F6C" w:rsidRDefault="00860F6C" w:rsidP="00860F6C">
      <w:pPr>
        <w:pStyle w:val="Bibliography"/>
        <w:rPr>
          <w:lang w:val="en-US"/>
        </w:rPr>
      </w:pPr>
      <w:r w:rsidRPr="00860F6C">
        <w:rPr>
          <w:lang w:val="en-US"/>
        </w:rPr>
        <w:t>Holbrook, S.J., Brooks, A.J., Schmitt, R.J., Stewart, H.L., 2008. Effects of sheltering fish on growth of their host corals. Mar Biol 155, 521–530. https://doi.org/10.1007/s00227-008-1051-7</w:t>
      </w:r>
    </w:p>
    <w:p w14:paraId="755E05DB" w14:textId="77777777" w:rsidR="00860F6C" w:rsidRPr="00860F6C" w:rsidRDefault="00860F6C" w:rsidP="00860F6C">
      <w:pPr>
        <w:pStyle w:val="Bibliography"/>
        <w:rPr>
          <w:lang w:val="en-US"/>
        </w:rPr>
      </w:pPr>
      <w:r w:rsidRPr="00860F6C">
        <w:rPr>
          <w:lang w:val="en-US"/>
        </w:rPr>
        <w:lastRenderedPageBreak/>
        <w:t xml:space="preserve">Holmes, R.M., </w:t>
      </w:r>
      <w:proofErr w:type="spellStart"/>
      <w:r w:rsidRPr="00860F6C">
        <w:rPr>
          <w:lang w:val="en-US"/>
        </w:rPr>
        <w:t>Aminot</w:t>
      </w:r>
      <w:proofErr w:type="spellEnd"/>
      <w:r w:rsidRPr="00860F6C">
        <w:rPr>
          <w:lang w:val="en-US"/>
        </w:rPr>
        <w:t xml:space="preserve">, A., </w:t>
      </w:r>
      <w:proofErr w:type="spellStart"/>
      <w:r w:rsidRPr="00860F6C">
        <w:rPr>
          <w:lang w:val="en-US"/>
        </w:rPr>
        <w:t>Kerouel</w:t>
      </w:r>
      <w:proofErr w:type="spellEnd"/>
      <w:r w:rsidRPr="00860F6C">
        <w:rPr>
          <w:lang w:val="en-US"/>
        </w:rPr>
        <w:t>, R., Hooker, B.A., Peterson, B.J., 1999. A simple and precise method for measuring ammonium in marine and freshwater ecosystems. Canadian Journal of Fisheries and Aquatic Sciences 56, 1801–1808. https://doi.org/10.1139/f99-128</w:t>
      </w:r>
    </w:p>
    <w:p w14:paraId="3313A7EF" w14:textId="77777777" w:rsidR="00860F6C" w:rsidRPr="00860F6C" w:rsidRDefault="00860F6C" w:rsidP="00860F6C">
      <w:pPr>
        <w:pStyle w:val="Bibliography"/>
        <w:rPr>
          <w:lang w:val="en-US"/>
        </w:rPr>
      </w:pPr>
      <w:r w:rsidRPr="00860F6C">
        <w:rPr>
          <w:lang w:val="en-US"/>
        </w:rPr>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860F6C">
        <w:rPr>
          <w:lang w:val="en-US"/>
        </w:rPr>
        <w:t>Phycologia</w:t>
      </w:r>
      <w:proofErr w:type="spellEnd"/>
      <w:r w:rsidRPr="00860F6C">
        <w:rPr>
          <w:lang w:val="en-US"/>
        </w:rPr>
        <w:t xml:space="preserve"> 39, 435–440. https://doi.org/10.2216/i0031-8884-39-5-435.1</w:t>
      </w:r>
    </w:p>
    <w:p w14:paraId="141E3B97" w14:textId="77777777" w:rsidR="00860F6C" w:rsidRPr="00860F6C" w:rsidRDefault="00860F6C" w:rsidP="00860F6C">
      <w:pPr>
        <w:pStyle w:val="Bibliography"/>
        <w:rPr>
          <w:lang w:val="en-US"/>
        </w:rPr>
      </w:pPr>
      <w:r w:rsidRPr="00860F6C">
        <w:rPr>
          <w:lang w:val="en-US"/>
        </w:rPr>
        <w:t>Jackson, G.A., Winant, C.D., 1983. Effect of a kelp forest on coastal currents. Continental Shelf Research 2, 75–80. https://doi.org/10.1016/0278-4343(83)90023-7</w:t>
      </w:r>
    </w:p>
    <w:p w14:paraId="66E0D96F" w14:textId="77777777" w:rsidR="00860F6C" w:rsidRPr="00860F6C" w:rsidRDefault="00860F6C" w:rsidP="00860F6C">
      <w:pPr>
        <w:pStyle w:val="Bibliography"/>
        <w:rPr>
          <w:lang w:val="en-US"/>
        </w:rPr>
      </w:pPr>
      <w:r w:rsidRPr="00860F6C">
        <w:rPr>
          <w:lang w:val="en-US"/>
        </w:rPr>
        <w:t xml:space="preserve">Kerr, M.R., </w:t>
      </w:r>
      <w:proofErr w:type="spellStart"/>
      <w:r w:rsidRPr="00860F6C">
        <w:rPr>
          <w:lang w:val="en-US"/>
        </w:rPr>
        <w:t>Alroy</w:t>
      </w:r>
      <w:proofErr w:type="spellEnd"/>
      <w:r w:rsidRPr="00860F6C">
        <w:rPr>
          <w:lang w:val="en-US"/>
        </w:rPr>
        <w:t>, J., 2023. Body size and abundance are decoupled from species richness in Australian marine bivalves. Frontiers of Biogeography 15. https://doi.org/10.21425/F5FBG58651</w:t>
      </w:r>
    </w:p>
    <w:p w14:paraId="5B025F66" w14:textId="77777777" w:rsidR="00860F6C" w:rsidRPr="00860F6C" w:rsidRDefault="00860F6C" w:rsidP="00860F6C">
      <w:pPr>
        <w:pStyle w:val="Bibliography"/>
        <w:rPr>
          <w:lang w:val="en-US"/>
        </w:rPr>
      </w:pPr>
      <w:r w:rsidRPr="00860F6C">
        <w:rPr>
          <w:lang w:val="en-US"/>
        </w:rPr>
        <w:t xml:space="preserve">Layman, C.A., </w:t>
      </w:r>
      <w:proofErr w:type="spellStart"/>
      <w:r w:rsidRPr="00860F6C">
        <w:rPr>
          <w:lang w:val="en-US"/>
        </w:rPr>
        <w:t>Allgeier</w:t>
      </w:r>
      <w:proofErr w:type="spellEnd"/>
      <w:r w:rsidRPr="00860F6C">
        <w:rPr>
          <w:lang w:val="en-US"/>
        </w:rPr>
        <w:t xml:space="preserve">, J.E., Montaña, C.G., 2016. Mechanistic evidence of enhanced production on artificial reefs: A case study in a Bahamian seagrass ecosystem. </w:t>
      </w:r>
      <w:proofErr w:type="spellStart"/>
      <w:r w:rsidRPr="00860F6C">
        <w:rPr>
          <w:lang w:val="en-US"/>
        </w:rPr>
        <w:t>Ecol</w:t>
      </w:r>
      <w:proofErr w:type="spellEnd"/>
      <w:r w:rsidRPr="00860F6C">
        <w:rPr>
          <w:lang w:val="en-US"/>
        </w:rPr>
        <w:t xml:space="preserve"> Eng 95, 574–579. https://doi.org/10.1016/j.ecoleng.2016.06.109</w:t>
      </w:r>
    </w:p>
    <w:p w14:paraId="0512B15D" w14:textId="77777777" w:rsidR="00860F6C" w:rsidRPr="00860F6C" w:rsidRDefault="00860F6C" w:rsidP="00860F6C">
      <w:pPr>
        <w:pStyle w:val="Bibliography"/>
        <w:rPr>
          <w:lang w:val="en-US"/>
        </w:rPr>
      </w:pPr>
      <w:r w:rsidRPr="00860F6C">
        <w:rPr>
          <w:lang w:val="en-US"/>
        </w:rPr>
        <w:t>Lees, L.E., Jordan, S.N.Z., Bracken, M.E.S., 2024. Kelps may compensate for low nitrate availability by using regenerated forms of nitrogen, including urea and ammonium. Journal of Phycology 60, 768–777. https://doi.org/10.1111/jpy.13459</w:t>
      </w:r>
    </w:p>
    <w:p w14:paraId="392AE014" w14:textId="77777777" w:rsidR="00860F6C" w:rsidRPr="00860F6C" w:rsidRDefault="00860F6C" w:rsidP="00860F6C">
      <w:pPr>
        <w:pStyle w:val="Bibliography"/>
        <w:rPr>
          <w:lang w:val="en-US"/>
        </w:rPr>
      </w:pPr>
      <w:proofErr w:type="spellStart"/>
      <w:r w:rsidRPr="00860F6C">
        <w:rPr>
          <w:lang w:val="en-US"/>
        </w:rPr>
        <w:t>Leibold</w:t>
      </w:r>
      <w:proofErr w:type="spellEnd"/>
      <w:r w:rsidRPr="00860F6C">
        <w:rPr>
          <w:lang w:val="en-US"/>
        </w:rPr>
        <w:t xml:space="preserve">, M.A., 1991. Biodiversity and nutrient enrichment in pond plankton communities. </w:t>
      </w:r>
      <w:proofErr w:type="spellStart"/>
      <w:r w:rsidRPr="00860F6C">
        <w:rPr>
          <w:lang w:val="en-US"/>
        </w:rPr>
        <w:t>Evol</w:t>
      </w:r>
      <w:proofErr w:type="spellEnd"/>
      <w:r w:rsidRPr="00860F6C">
        <w:rPr>
          <w:lang w:val="en-US"/>
        </w:rPr>
        <w:t>. Ecol. Res 1, 73–95.</w:t>
      </w:r>
    </w:p>
    <w:p w14:paraId="3CE327F2" w14:textId="77777777" w:rsidR="00860F6C" w:rsidRPr="00860F6C" w:rsidRDefault="00860F6C" w:rsidP="00860F6C">
      <w:pPr>
        <w:pStyle w:val="Bibliography"/>
        <w:rPr>
          <w:lang w:val="en-US"/>
        </w:rPr>
      </w:pPr>
      <w:proofErr w:type="spellStart"/>
      <w:r w:rsidRPr="00860F6C">
        <w:rPr>
          <w:lang w:val="en-US"/>
        </w:rPr>
        <w:t>Lobban</w:t>
      </w:r>
      <w:proofErr w:type="spellEnd"/>
      <w:r w:rsidRPr="00860F6C">
        <w:rPr>
          <w:lang w:val="en-US"/>
        </w:rPr>
        <w:t>, C.S., Harrison, P.J., 1994. Seaweed Ecology and Physiology. Cambridge University Press.</w:t>
      </w:r>
    </w:p>
    <w:p w14:paraId="71805018" w14:textId="77777777" w:rsidR="00860F6C" w:rsidRPr="00860F6C" w:rsidRDefault="00860F6C" w:rsidP="00860F6C">
      <w:pPr>
        <w:pStyle w:val="Bibliography"/>
        <w:rPr>
          <w:lang w:val="en-US"/>
        </w:rPr>
      </w:pPr>
      <w:proofErr w:type="spellStart"/>
      <w:r w:rsidRPr="00860F6C">
        <w:rPr>
          <w:lang w:val="en-US"/>
        </w:rPr>
        <w:t>Lønborg</w:t>
      </w:r>
      <w:proofErr w:type="spellEnd"/>
      <w:r w:rsidRPr="00860F6C">
        <w:rPr>
          <w:lang w:val="en-US"/>
        </w:rPr>
        <w:t xml:space="preserve">, C., Müller, M., Butler, E.C.V., Jiang, S., Ooi, S.K., Trinh, D.H., Wong, P.Y., Ali, S.M., Cui, C., </w:t>
      </w:r>
      <w:proofErr w:type="spellStart"/>
      <w:r w:rsidRPr="00860F6C">
        <w:rPr>
          <w:lang w:val="en-US"/>
        </w:rPr>
        <w:t>Siong</w:t>
      </w:r>
      <w:proofErr w:type="spellEnd"/>
      <w:r w:rsidRPr="00860F6C">
        <w:rPr>
          <w:lang w:val="en-US"/>
        </w:rPr>
        <w:t xml:space="preserve">, W.B., </w:t>
      </w:r>
      <w:proofErr w:type="spellStart"/>
      <w:r w:rsidRPr="00860F6C">
        <w:rPr>
          <w:lang w:val="en-US"/>
        </w:rPr>
        <w:t>Yando</w:t>
      </w:r>
      <w:proofErr w:type="spellEnd"/>
      <w:r w:rsidRPr="00860F6C">
        <w:rPr>
          <w:lang w:val="en-US"/>
        </w:rPr>
        <w:t xml:space="preserve">, E.S., </w:t>
      </w:r>
      <w:proofErr w:type="spellStart"/>
      <w:r w:rsidRPr="00860F6C">
        <w:rPr>
          <w:lang w:val="en-US"/>
        </w:rPr>
        <w:t>Friess</w:t>
      </w:r>
      <w:proofErr w:type="spellEnd"/>
      <w:r w:rsidRPr="00860F6C">
        <w:rPr>
          <w:lang w:val="en-US"/>
        </w:rPr>
        <w:t xml:space="preserve">, D.A., </w:t>
      </w:r>
      <w:proofErr w:type="spellStart"/>
      <w:r w:rsidRPr="00860F6C">
        <w:rPr>
          <w:lang w:val="en-US"/>
        </w:rPr>
        <w:t>Rosentreter</w:t>
      </w:r>
      <w:proofErr w:type="spellEnd"/>
      <w:r w:rsidRPr="00860F6C">
        <w:rPr>
          <w:lang w:val="en-US"/>
        </w:rPr>
        <w:t>, J.A., Eyre, B.D., Martin, P., 2021. Nutrient cycling in tropical and temperate coastal waters: Is latitude making a difference? Estuarine, Coastal and Shelf Science 262, 107571. https://doi.org/10.1016/j.ecss.2021.107571</w:t>
      </w:r>
    </w:p>
    <w:p w14:paraId="628D991C" w14:textId="77777777" w:rsidR="00860F6C" w:rsidRPr="00860F6C" w:rsidRDefault="00860F6C" w:rsidP="00860F6C">
      <w:pPr>
        <w:pStyle w:val="Bibliography"/>
        <w:rPr>
          <w:lang w:val="en-US"/>
        </w:rPr>
      </w:pPr>
      <w:r w:rsidRPr="00860F6C">
        <w:rPr>
          <w:lang w:val="en-US"/>
        </w:rPr>
        <w:t xml:space="preserve">Lowman, H.E., Hirsch, M.E., Brzezinski, M.A., </w:t>
      </w:r>
      <w:proofErr w:type="spellStart"/>
      <w:r w:rsidRPr="00860F6C">
        <w:rPr>
          <w:lang w:val="en-US"/>
        </w:rPr>
        <w:t>Melack</w:t>
      </w:r>
      <w:proofErr w:type="spellEnd"/>
      <w:r w:rsidRPr="00860F6C">
        <w:rPr>
          <w:lang w:val="en-US"/>
        </w:rPr>
        <w:t>, J.M., 2023. Examining the Potential of Sandy Marine Sediments Surrounding Giant Kelp Forests to Provide Recycled Nutrients for Growth. Journal of Coastal Research 39, 442–454. https://doi.org/10.2112/JCOASTRES-D-22-00035.1</w:t>
      </w:r>
    </w:p>
    <w:p w14:paraId="6D37B2B1" w14:textId="77777777" w:rsidR="00860F6C" w:rsidRPr="00860F6C" w:rsidRDefault="00860F6C" w:rsidP="00860F6C">
      <w:pPr>
        <w:pStyle w:val="Bibliography"/>
        <w:rPr>
          <w:lang w:val="en-US"/>
        </w:rPr>
      </w:pPr>
      <w:r w:rsidRPr="00860F6C">
        <w:rPr>
          <w:lang w:val="en-US"/>
        </w:rPr>
        <w:t>MacIsaac, J.J., Dugdale, R.C., 1972. Interactions of light and inorganic nitrogen in controlling nitrogen uptake in the sea. Deep Sea Research and Oceanographic Abstracts 19, 209–232. https://doi.org/10.1016/0011-7471(72)90032-0</w:t>
      </w:r>
    </w:p>
    <w:p w14:paraId="0CCF233F" w14:textId="77777777" w:rsidR="00860F6C" w:rsidRPr="00860F6C" w:rsidRDefault="00860F6C" w:rsidP="00860F6C">
      <w:pPr>
        <w:pStyle w:val="Bibliography"/>
        <w:rPr>
          <w:lang w:val="en-US"/>
        </w:rPr>
      </w:pPr>
      <w:r w:rsidRPr="00860F6C">
        <w:rPr>
          <w:lang w:val="en-US"/>
        </w:rPr>
        <w:t>MacIsaac, J.J., Dugdale, R.C., 1969. The kinetics of nitrate and ammonia uptake by natural populations of marine phytoplankton. Deep Sea Research and Oceanographic Abstracts 16, 45–57. https://doi.org/10.1016/0011-7471(69)90049-7</w:t>
      </w:r>
    </w:p>
    <w:p w14:paraId="0187CD6E" w14:textId="77777777" w:rsidR="00860F6C" w:rsidRPr="00860F6C" w:rsidRDefault="00860F6C" w:rsidP="00860F6C">
      <w:pPr>
        <w:pStyle w:val="Bibliography"/>
        <w:rPr>
          <w:lang w:val="en-US"/>
        </w:rPr>
      </w:pPr>
      <w:proofErr w:type="spellStart"/>
      <w:r w:rsidRPr="00860F6C">
        <w:rPr>
          <w:lang w:val="en-US"/>
        </w:rPr>
        <w:t>McInturf</w:t>
      </w:r>
      <w:proofErr w:type="spellEnd"/>
      <w:r w:rsidRPr="00860F6C">
        <w:rPr>
          <w:lang w:val="en-US"/>
        </w:rPr>
        <w:t>, A.G., Pollack, L., Yang, L.H., Spiegel, O., 2019. Vectors with autonomy: what distinguishes animal-mediated nutrient transport from abiotic vectors? Biological Reviews 94, 1761–1773. https://doi.org/10.1111/brv.12525</w:t>
      </w:r>
    </w:p>
    <w:p w14:paraId="51E0A883" w14:textId="77777777" w:rsidR="00860F6C" w:rsidRPr="00860F6C" w:rsidRDefault="00860F6C" w:rsidP="00860F6C">
      <w:pPr>
        <w:pStyle w:val="Bibliography"/>
        <w:rPr>
          <w:lang w:val="en-US"/>
        </w:rPr>
      </w:pPr>
      <w:r w:rsidRPr="00860F6C">
        <w:rPr>
          <w:lang w:val="en-US"/>
        </w:rPr>
        <w:t xml:space="preserve">Mellin, C., Bradshaw, C.J.A., </w:t>
      </w:r>
      <w:proofErr w:type="spellStart"/>
      <w:r w:rsidRPr="00860F6C">
        <w:rPr>
          <w:lang w:val="en-US"/>
        </w:rPr>
        <w:t>Meekan</w:t>
      </w:r>
      <w:proofErr w:type="spellEnd"/>
      <w:r w:rsidRPr="00860F6C">
        <w:rPr>
          <w:lang w:val="en-US"/>
        </w:rPr>
        <w:t>, M.G., Caley, M.J., 2010. Environmental and spatial predictors of species richness and abundance in coral reef fishes. Global Ecology and Biogeography 19, 212–222. https://doi.org/10.1111/j.1466-8238.2009.00513.x</w:t>
      </w:r>
    </w:p>
    <w:p w14:paraId="32AD823B" w14:textId="77777777" w:rsidR="00860F6C" w:rsidRPr="00860F6C" w:rsidRDefault="00860F6C" w:rsidP="00860F6C">
      <w:pPr>
        <w:pStyle w:val="Bibliography"/>
        <w:rPr>
          <w:lang w:val="en-US"/>
        </w:rPr>
      </w:pPr>
      <w:proofErr w:type="spellStart"/>
      <w:r w:rsidRPr="00860F6C">
        <w:rPr>
          <w:lang w:val="en-US"/>
        </w:rPr>
        <w:t>Menge</w:t>
      </w:r>
      <w:proofErr w:type="spellEnd"/>
      <w:r w:rsidRPr="00860F6C">
        <w:rPr>
          <w:lang w:val="en-US"/>
        </w:rPr>
        <w:t>, B.A., 1992. Community Regulation: Under What Conditions Are Bottom-Up Factors Important on Rocky Shores? Ecology 73, 755–765. https://doi.org/10.2307/1940155</w:t>
      </w:r>
    </w:p>
    <w:p w14:paraId="4569F22A" w14:textId="77777777" w:rsidR="00860F6C" w:rsidRPr="00860F6C" w:rsidRDefault="00860F6C" w:rsidP="00860F6C">
      <w:pPr>
        <w:pStyle w:val="Bibliography"/>
        <w:rPr>
          <w:lang w:val="en-US"/>
        </w:rPr>
      </w:pPr>
      <w:proofErr w:type="spellStart"/>
      <w:r w:rsidRPr="00860F6C">
        <w:rPr>
          <w:lang w:val="en-US"/>
        </w:rPr>
        <w:lastRenderedPageBreak/>
        <w:t>Menge</w:t>
      </w:r>
      <w:proofErr w:type="spellEnd"/>
      <w:r w:rsidRPr="00860F6C">
        <w:rPr>
          <w:lang w:val="en-US"/>
        </w:rPr>
        <w:t xml:space="preserve">, B.A., Daley, B.A., Wheeler, P.A., </w:t>
      </w:r>
      <w:proofErr w:type="spellStart"/>
      <w:r w:rsidRPr="00860F6C">
        <w:rPr>
          <w:lang w:val="en-US"/>
        </w:rPr>
        <w:t>Dahlhoff</w:t>
      </w:r>
      <w:proofErr w:type="spellEnd"/>
      <w:r w:rsidRPr="00860F6C">
        <w:rPr>
          <w:lang w:val="en-US"/>
        </w:rPr>
        <w:t xml:space="preserve">, E., Sanford, E., </w:t>
      </w:r>
      <w:proofErr w:type="spellStart"/>
      <w:r w:rsidRPr="00860F6C">
        <w:rPr>
          <w:lang w:val="en-US"/>
        </w:rPr>
        <w:t>Strub</w:t>
      </w:r>
      <w:proofErr w:type="spellEnd"/>
      <w:r w:rsidRPr="00860F6C">
        <w:rPr>
          <w:lang w:val="en-US"/>
        </w:rPr>
        <w:t>, P.T., 1997. Benthic–pelagic links and rocky intertidal communities: Bottom-up effects on top-down control? Proceedings of the National Academy of Sciences 94, 14530–14535. https://doi.org/10.1073/pnas.94.26.14530</w:t>
      </w:r>
    </w:p>
    <w:p w14:paraId="0C7C2235" w14:textId="77777777" w:rsidR="00860F6C" w:rsidRPr="00860F6C" w:rsidRDefault="00860F6C" w:rsidP="00860F6C">
      <w:pPr>
        <w:pStyle w:val="Bibliography"/>
        <w:rPr>
          <w:lang w:val="en-US"/>
        </w:rPr>
      </w:pPr>
      <w:r w:rsidRPr="00860F6C">
        <w:rPr>
          <w:lang w:val="en-US"/>
        </w:rPr>
        <w:t xml:space="preserve">Meyer, J.L., Schultz, E.T., 1985. Migrating haemulid fishes as a source of nutrients and organic matter on coral reefs. </w:t>
      </w:r>
      <w:proofErr w:type="spellStart"/>
      <w:r w:rsidRPr="00860F6C">
        <w:rPr>
          <w:lang w:val="en-US"/>
        </w:rPr>
        <w:t>Limnol</w:t>
      </w:r>
      <w:proofErr w:type="spellEnd"/>
      <w:r w:rsidRPr="00860F6C">
        <w:rPr>
          <w:lang w:val="en-US"/>
        </w:rPr>
        <w:t xml:space="preserve"> </w:t>
      </w:r>
      <w:proofErr w:type="spellStart"/>
      <w:r w:rsidRPr="00860F6C">
        <w:rPr>
          <w:lang w:val="en-US"/>
        </w:rPr>
        <w:t>Oceanogr</w:t>
      </w:r>
      <w:proofErr w:type="spellEnd"/>
      <w:r w:rsidRPr="00860F6C">
        <w:rPr>
          <w:lang w:val="en-US"/>
        </w:rPr>
        <w:t xml:space="preserve"> 30, 146–156.</w:t>
      </w:r>
    </w:p>
    <w:p w14:paraId="113902C7" w14:textId="77777777" w:rsidR="00860F6C" w:rsidRPr="00860F6C" w:rsidRDefault="00860F6C" w:rsidP="00860F6C">
      <w:pPr>
        <w:pStyle w:val="Bibliography"/>
        <w:rPr>
          <w:lang w:val="en-US"/>
        </w:rPr>
      </w:pPr>
      <w:r w:rsidRPr="00860F6C">
        <w:rPr>
          <w:lang w:val="en-US"/>
        </w:rPr>
        <w:t xml:space="preserve">Meyer, J.L., Schultz, E.T., </w:t>
      </w:r>
      <w:proofErr w:type="spellStart"/>
      <w:r w:rsidRPr="00860F6C">
        <w:rPr>
          <w:lang w:val="en-US"/>
        </w:rPr>
        <w:t>Helfman</w:t>
      </w:r>
      <w:proofErr w:type="spellEnd"/>
      <w:r w:rsidRPr="00860F6C">
        <w:rPr>
          <w:lang w:val="en-US"/>
        </w:rPr>
        <w:t>, G.S., 1983. Fish schools: An asset to corals. Science 220, 1047–1049. https://doi.org/10.1126/science.220.4601.1047</w:t>
      </w:r>
    </w:p>
    <w:p w14:paraId="532C569F" w14:textId="77777777" w:rsidR="00860F6C" w:rsidRPr="00860F6C" w:rsidRDefault="00860F6C" w:rsidP="00860F6C">
      <w:pPr>
        <w:pStyle w:val="Bibliography"/>
        <w:rPr>
          <w:lang w:val="en-US"/>
        </w:rPr>
      </w:pPr>
      <w:r w:rsidRPr="00860F6C">
        <w:rPr>
          <w:lang w:val="en-US"/>
        </w:rPr>
        <w:t xml:space="preserve">Miller, R.J., Lafferty, K.D., Lamy, T., Kui, L., </w:t>
      </w:r>
      <w:proofErr w:type="spellStart"/>
      <w:r w:rsidRPr="00860F6C">
        <w:rPr>
          <w:lang w:val="en-US"/>
        </w:rPr>
        <w:t>Rassweiler</w:t>
      </w:r>
      <w:proofErr w:type="spellEnd"/>
      <w:r w:rsidRPr="00860F6C">
        <w:rPr>
          <w:lang w:val="en-US"/>
        </w:rPr>
        <w:t xml:space="preserve">, A., Reed, D.C., 2018. Giant kelp, Macrocystis </w:t>
      </w:r>
      <w:proofErr w:type="spellStart"/>
      <w:r w:rsidRPr="00860F6C">
        <w:rPr>
          <w:lang w:val="en-US"/>
        </w:rPr>
        <w:t>pyrifera</w:t>
      </w:r>
      <w:proofErr w:type="spellEnd"/>
      <w:r w:rsidRPr="00860F6C">
        <w:rPr>
          <w:lang w:val="en-US"/>
        </w:rPr>
        <w:t>, increases faunal diversity through physical engineering. Proceedings of the Royal Society B: Biological Sciences 285, 20172571. https://doi.org/10.1098/rspb.2017.2571</w:t>
      </w:r>
    </w:p>
    <w:p w14:paraId="6703F2CB" w14:textId="77777777" w:rsidR="00860F6C" w:rsidRPr="00860F6C" w:rsidRDefault="00860F6C" w:rsidP="00860F6C">
      <w:pPr>
        <w:pStyle w:val="Bibliography"/>
        <w:rPr>
          <w:lang w:val="en-US"/>
        </w:rPr>
      </w:pPr>
      <w:r w:rsidRPr="00860F6C">
        <w:rPr>
          <w:lang w:val="en-US"/>
        </w:rPr>
        <w:t xml:space="preserve">Müller, J., </w:t>
      </w:r>
      <w:proofErr w:type="spellStart"/>
      <w:r w:rsidRPr="00860F6C">
        <w:rPr>
          <w:lang w:val="en-US"/>
        </w:rPr>
        <w:t>Brandl</w:t>
      </w:r>
      <w:proofErr w:type="spellEnd"/>
      <w:r w:rsidRPr="00860F6C">
        <w:rPr>
          <w:lang w:val="en-US"/>
        </w:rPr>
        <w:t xml:space="preserve">, R., </w:t>
      </w:r>
      <w:proofErr w:type="spellStart"/>
      <w:r w:rsidRPr="00860F6C">
        <w:rPr>
          <w:lang w:val="en-US"/>
        </w:rPr>
        <w:t>Brändle</w:t>
      </w:r>
      <w:proofErr w:type="spellEnd"/>
      <w:r w:rsidRPr="00860F6C">
        <w:rPr>
          <w:lang w:val="en-US"/>
        </w:rPr>
        <w:t xml:space="preserve">, M., </w:t>
      </w:r>
      <w:proofErr w:type="spellStart"/>
      <w:r w:rsidRPr="00860F6C">
        <w:rPr>
          <w:lang w:val="en-US"/>
        </w:rPr>
        <w:t>Förster</w:t>
      </w:r>
      <w:proofErr w:type="spellEnd"/>
      <w:r w:rsidRPr="00860F6C">
        <w:rPr>
          <w:lang w:val="en-US"/>
        </w:rPr>
        <w:t xml:space="preserve">, B., de Araujo, B.C., </w:t>
      </w:r>
      <w:proofErr w:type="spellStart"/>
      <w:r w:rsidRPr="00860F6C">
        <w:rPr>
          <w:lang w:val="en-US"/>
        </w:rPr>
        <w:t>Gossner</w:t>
      </w:r>
      <w:proofErr w:type="spellEnd"/>
      <w:r w:rsidRPr="00860F6C">
        <w:rPr>
          <w:lang w:val="en-US"/>
        </w:rPr>
        <w:t xml:space="preserve">, M.M., Ladas, A., Wagner, M., </w:t>
      </w:r>
      <w:proofErr w:type="spellStart"/>
      <w:r w:rsidRPr="00860F6C">
        <w:rPr>
          <w:lang w:val="en-US"/>
        </w:rPr>
        <w:t>Maraun</w:t>
      </w:r>
      <w:proofErr w:type="spellEnd"/>
      <w:r w:rsidRPr="00860F6C">
        <w:rPr>
          <w:lang w:val="en-US"/>
        </w:rPr>
        <w:t xml:space="preserve">, M., </w:t>
      </w:r>
      <w:proofErr w:type="spellStart"/>
      <w:r w:rsidRPr="00860F6C">
        <w:rPr>
          <w:lang w:val="en-US"/>
        </w:rPr>
        <w:t>Schall</w:t>
      </w:r>
      <w:proofErr w:type="spellEnd"/>
      <w:r w:rsidRPr="00860F6C">
        <w:rPr>
          <w:lang w:val="en-US"/>
        </w:rPr>
        <w:t xml:space="preserve">, P., Schmidt, S., </w:t>
      </w:r>
      <w:proofErr w:type="spellStart"/>
      <w:r w:rsidRPr="00860F6C">
        <w:rPr>
          <w:lang w:val="en-US"/>
        </w:rPr>
        <w:t>Heurich</w:t>
      </w:r>
      <w:proofErr w:type="spellEnd"/>
      <w:r w:rsidRPr="00860F6C">
        <w:rPr>
          <w:lang w:val="en-US"/>
        </w:rPr>
        <w:t>, M., Thorn, S., Seibold, S., 2018. LiDAR-derived canopy structure supports the more-individuals hypothesis for arthropod diversity in temperate forests. Oikos 127, 814–824. https://doi.org/10.1111/oik.04972</w:t>
      </w:r>
    </w:p>
    <w:p w14:paraId="1D863834" w14:textId="77777777" w:rsidR="00860F6C" w:rsidRPr="00860F6C" w:rsidRDefault="00860F6C" w:rsidP="00860F6C">
      <w:pPr>
        <w:pStyle w:val="Bibliography"/>
        <w:rPr>
          <w:lang w:val="en-US"/>
        </w:rPr>
      </w:pPr>
      <w:proofErr w:type="spellStart"/>
      <w:r w:rsidRPr="00860F6C">
        <w:rPr>
          <w:lang w:val="en-US"/>
        </w:rPr>
        <w:t>Murie</w:t>
      </w:r>
      <w:proofErr w:type="spellEnd"/>
      <w:r w:rsidRPr="00860F6C">
        <w:rPr>
          <w:lang w:val="en-US"/>
        </w:rPr>
        <w:t xml:space="preserve">, K.A., </w:t>
      </w:r>
      <w:proofErr w:type="spellStart"/>
      <w:r w:rsidRPr="00860F6C">
        <w:rPr>
          <w:lang w:val="en-US"/>
        </w:rPr>
        <w:t>Bourdeau</w:t>
      </w:r>
      <w:proofErr w:type="spellEnd"/>
      <w:r w:rsidRPr="00860F6C">
        <w:rPr>
          <w:lang w:val="en-US"/>
        </w:rPr>
        <w:t>, P.E., 2020. Fragmented kelp forest canopies retain their ability to alter local seawater chemistry. Sci Rep 10, 11939. https://doi.org/10.1038/s41598-020-68841-2</w:t>
      </w:r>
    </w:p>
    <w:p w14:paraId="4126F04B" w14:textId="77777777" w:rsidR="00860F6C" w:rsidRPr="00860F6C" w:rsidRDefault="00860F6C" w:rsidP="00860F6C">
      <w:pPr>
        <w:pStyle w:val="Bibliography"/>
        <w:rPr>
          <w:lang w:val="en-US"/>
        </w:rPr>
      </w:pPr>
      <w:r w:rsidRPr="00860F6C">
        <w:rPr>
          <w:lang w:val="en-US"/>
        </w:rPr>
        <w:t>Nielsen, K.J., Navarrete, S.A., 2004. Mesoscale regulation comes from the bottom-up: intertidal interactions between consumers and upwelling. Ecology Letters 7, 31–41. https://doi.org/10.1046/j.1461-0248.2003.00542.x</w:t>
      </w:r>
    </w:p>
    <w:p w14:paraId="0DDD3914" w14:textId="77777777" w:rsidR="00860F6C" w:rsidRPr="00860F6C" w:rsidRDefault="00860F6C" w:rsidP="00860F6C">
      <w:pPr>
        <w:pStyle w:val="Bibliography"/>
        <w:rPr>
          <w:lang w:val="en-US"/>
        </w:rPr>
      </w:pPr>
      <w:r w:rsidRPr="00860F6C">
        <w:rPr>
          <w:lang w:val="en-US"/>
        </w:rPr>
        <w:t xml:space="preserve">Oksanen, J., Simpson, G.L., Blanchet, F.G., </w:t>
      </w:r>
      <w:proofErr w:type="spellStart"/>
      <w:r w:rsidRPr="00860F6C">
        <w:rPr>
          <w:lang w:val="en-US"/>
        </w:rPr>
        <w:t>Kindt</w:t>
      </w:r>
      <w:proofErr w:type="spellEnd"/>
      <w:r w:rsidRPr="00860F6C">
        <w:rPr>
          <w:lang w:val="en-US"/>
        </w:rPr>
        <w:t xml:space="preserve">, R., Legendre, P., Minchin, P.R., O’Hara, R.B., </w:t>
      </w:r>
      <w:proofErr w:type="spellStart"/>
      <w:r w:rsidRPr="00860F6C">
        <w:rPr>
          <w:lang w:val="en-US"/>
        </w:rPr>
        <w:t>Solymos</w:t>
      </w:r>
      <w:proofErr w:type="spellEnd"/>
      <w:r w:rsidRPr="00860F6C">
        <w:rPr>
          <w:lang w:val="en-US"/>
        </w:rPr>
        <w:t xml:space="preserve">, P., Stevens, M.H.H., </w:t>
      </w:r>
      <w:proofErr w:type="spellStart"/>
      <w:r w:rsidRPr="00860F6C">
        <w:rPr>
          <w:lang w:val="en-US"/>
        </w:rPr>
        <w:t>Szoecs</w:t>
      </w:r>
      <w:proofErr w:type="spellEnd"/>
      <w:r w:rsidRPr="00860F6C">
        <w:rPr>
          <w:lang w:val="en-US"/>
        </w:rPr>
        <w:t xml:space="preserve">, E., Wagner, H., Barbour, M., </w:t>
      </w:r>
      <w:proofErr w:type="spellStart"/>
      <w:r w:rsidRPr="00860F6C">
        <w:rPr>
          <w:lang w:val="en-US"/>
        </w:rPr>
        <w:t>Bedward</w:t>
      </w:r>
      <w:proofErr w:type="spellEnd"/>
      <w:r w:rsidRPr="00860F6C">
        <w:rPr>
          <w:lang w:val="en-US"/>
        </w:rPr>
        <w:t xml:space="preserve">, M., </w:t>
      </w:r>
      <w:proofErr w:type="spellStart"/>
      <w:r w:rsidRPr="00860F6C">
        <w:rPr>
          <w:lang w:val="en-US"/>
        </w:rPr>
        <w:t>Bolker</w:t>
      </w:r>
      <w:proofErr w:type="spellEnd"/>
      <w:r w:rsidRPr="00860F6C">
        <w:rPr>
          <w:lang w:val="en-US"/>
        </w:rPr>
        <w:t xml:space="preserve">, B., </w:t>
      </w:r>
      <w:proofErr w:type="spellStart"/>
      <w:r w:rsidRPr="00860F6C">
        <w:rPr>
          <w:lang w:val="en-US"/>
        </w:rPr>
        <w:t>Borcard</w:t>
      </w:r>
      <w:proofErr w:type="spellEnd"/>
      <w:r w:rsidRPr="00860F6C">
        <w:rPr>
          <w:lang w:val="en-US"/>
        </w:rPr>
        <w:t xml:space="preserve">, D., Carvalho, G., Chirico, M., Caceres, M.D., Durand, S., Evangelista, H.B.A., </w:t>
      </w:r>
      <w:proofErr w:type="spellStart"/>
      <w:r w:rsidRPr="00860F6C">
        <w:rPr>
          <w:lang w:val="en-US"/>
        </w:rPr>
        <w:t>FitzJohn</w:t>
      </w:r>
      <w:proofErr w:type="spellEnd"/>
      <w:r w:rsidRPr="00860F6C">
        <w:rPr>
          <w:lang w:val="en-US"/>
        </w:rPr>
        <w:t xml:space="preserve">, R., Friendly, M., </w:t>
      </w:r>
      <w:proofErr w:type="spellStart"/>
      <w:r w:rsidRPr="00860F6C">
        <w:rPr>
          <w:lang w:val="en-US"/>
        </w:rPr>
        <w:t>Furneaux</w:t>
      </w:r>
      <w:proofErr w:type="spellEnd"/>
      <w:r w:rsidRPr="00860F6C">
        <w:rPr>
          <w:lang w:val="en-US"/>
        </w:rPr>
        <w:t xml:space="preserve">, B., Hannigan, G., Hill, M.O., Lahti, L., McGlinn, D., Ouellette, M.-H., Cunha, E.R., Smith, T., Stier, A., </w:t>
      </w:r>
      <w:proofErr w:type="spellStart"/>
      <w:r w:rsidRPr="00860F6C">
        <w:rPr>
          <w:lang w:val="en-US"/>
        </w:rPr>
        <w:t>Braak</w:t>
      </w:r>
      <w:proofErr w:type="spellEnd"/>
      <w:r w:rsidRPr="00860F6C">
        <w:rPr>
          <w:lang w:val="en-US"/>
        </w:rPr>
        <w:t>, C.J.F.T., Weedon, J., 2022. vegan: Community Ecology Package. R package version 2.6-4.</w:t>
      </w:r>
    </w:p>
    <w:p w14:paraId="7AE360D8" w14:textId="77777777" w:rsidR="00860F6C" w:rsidRPr="00860F6C" w:rsidRDefault="00860F6C" w:rsidP="00860F6C">
      <w:pPr>
        <w:pStyle w:val="Bibliography"/>
        <w:rPr>
          <w:lang w:val="en-US"/>
        </w:rPr>
      </w:pPr>
      <w:r w:rsidRPr="00860F6C">
        <w:rPr>
          <w:lang w:val="en-US"/>
        </w:rPr>
        <w:t>Paine, R.T., 1986. Benthic community—water column coupling during the 1982-1983 El Niño. Are community changes at high latitudes attributable to cause or coincidence?1. Limnology and Oceanography 31, 351–360. https://doi.org/10.4319/lo.1986.31.2.0351</w:t>
      </w:r>
    </w:p>
    <w:p w14:paraId="00074199" w14:textId="77777777" w:rsidR="00860F6C" w:rsidRPr="00860F6C" w:rsidRDefault="00860F6C" w:rsidP="00860F6C">
      <w:pPr>
        <w:pStyle w:val="Bibliography"/>
        <w:rPr>
          <w:lang w:val="en-US"/>
        </w:rPr>
      </w:pPr>
      <w:proofErr w:type="spellStart"/>
      <w:r w:rsidRPr="00860F6C">
        <w:rPr>
          <w:lang w:val="en-US"/>
        </w:rPr>
        <w:t>Pawlowicz</w:t>
      </w:r>
      <w:proofErr w:type="spellEnd"/>
      <w:r w:rsidRPr="00860F6C">
        <w:rPr>
          <w:lang w:val="en-US"/>
        </w:rPr>
        <w:t>, R., 2017. Seasonal cycles, hypoxia, and renewal in a coastal fjord (Barkley Sound, British Columbia). Atmosphere-Ocean 55, 264–283. https://doi.org/10.1080/07055900.2017.1374240</w:t>
      </w:r>
    </w:p>
    <w:p w14:paraId="316C391D" w14:textId="77777777" w:rsidR="00860F6C" w:rsidRPr="00860F6C" w:rsidRDefault="00860F6C" w:rsidP="00860F6C">
      <w:pPr>
        <w:pStyle w:val="Bibliography"/>
        <w:rPr>
          <w:lang w:val="en-US"/>
        </w:rPr>
      </w:pPr>
      <w:r w:rsidRPr="00860F6C">
        <w:rPr>
          <w:lang w:val="en-US"/>
        </w:rPr>
        <w:t xml:space="preserve">Pfister, C.A., </w:t>
      </w:r>
      <w:proofErr w:type="spellStart"/>
      <w:r w:rsidRPr="00860F6C">
        <w:rPr>
          <w:lang w:val="en-US"/>
        </w:rPr>
        <w:t>Altabet</w:t>
      </w:r>
      <w:proofErr w:type="spellEnd"/>
      <w:r w:rsidRPr="00860F6C">
        <w:rPr>
          <w:lang w:val="en-US"/>
        </w:rPr>
        <w:t>, M.A., Post, D., 2014. Animal regeneration and microbial retention of nitrogen along coastal rocky shores. Ecology 95, 2803–2814. https://doi.org/10.1890/13-1825.1</w:t>
      </w:r>
    </w:p>
    <w:p w14:paraId="1FD7DFA9" w14:textId="77777777" w:rsidR="00860F6C" w:rsidRPr="00860F6C" w:rsidRDefault="00860F6C" w:rsidP="00860F6C">
      <w:pPr>
        <w:pStyle w:val="Bibliography"/>
        <w:rPr>
          <w:lang w:val="en-US"/>
        </w:rPr>
      </w:pPr>
      <w:r w:rsidRPr="00860F6C">
        <w:rPr>
          <w:lang w:val="en-US"/>
        </w:rPr>
        <w:t xml:space="preserve">Pfister, C.A., </w:t>
      </w:r>
      <w:proofErr w:type="spellStart"/>
      <w:r w:rsidRPr="00860F6C">
        <w:rPr>
          <w:lang w:val="en-US"/>
        </w:rPr>
        <w:t>Altabet</w:t>
      </w:r>
      <w:proofErr w:type="spellEnd"/>
      <w:r w:rsidRPr="00860F6C">
        <w:rPr>
          <w:lang w:val="en-US"/>
        </w:rPr>
        <w:t>, M.A., Weigel, B.L., 2019. Kelp beds and their local effects on seawater chemistry, productivity, and microbial communities. Ecology 100, e02798. https://doi.org/10.1002/ecy.2798</w:t>
      </w:r>
    </w:p>
    <w:p w14:paraId="37AC1A81" w14:textId="77777777" w:rsidR="00860F6C" w:rsidRPr="00860F6C" w:rsidRDefault="00860F6C" w:rsidP="00860F6C">
      <w:pPr>
        <w:pStyle w:val="Bibliography"/>
        <w:rPr>
          <w:lang w:val="en-US"/>
        </w:rPr>
      </w:pPr>
      <w:r w:rsidRPr="00860F6C">
        <w:rPr>
          <w:lang w:val="en-US"/>
        </w:rPr>
        <w:t xml:space="preserve">Phillips, J.C., Hurd, C.L., 2004. Kinetics of nitrate, ammonium, and urea uptake by four intertidal seaweeds from New Zealand. J </w:t>
      </w:r>
      <w:proofErr w:type="spellStart"/>
      <w:r w:rsidRPr="00860F6C">
        <w:rPr>
          <w:lang w:val="en-US"/>
        </w:rPr>
        <w:t>Phycol</w:t>
      </w:r>
      <w:proofErr w:type="spellEnd"/>
      <w:r w:rsidRPr="00860F6C">
        <w:rPr>
          <w:lang w:val="en-US"/>
        </w:rPr>
        <w:t xml:space="preserve"> 40, 534–545. https://doi.org/10.1111/j.1529-8817.2004.03157.x</w:t>
      </w:r>
    </w:p>
    <w:p w14:paraId="6081A4F9" w14:textId="77777777" w:rsidR="00860F6C" w:rsidRPr="00860F6C" w:rsidRDefault="00860F6C" w:rsidP="00860F6C">
      <w:pPr>
        <w:pStyle w:val="Bibliography"/>
        <w:rPr>
          <w:lang w:val="en-US"/>
        </w:rPr>
      </w:pPr>
      <w:proofErr w:type="spellStart"/>
      <w:r w:rsidRPr="00860F6C">
        <w:rPr>
          <w:lang w:val="en-US"/>
        </w:rPr>
        <w:lastRenderedPageBreak/>
        <w:t>Probyn</w:t>
      </w:r>
      <w:proofErr w:type="spellEnd"/>
      <w:r w:rsidRPr="00860F6C">
        <w:rPr>
          <w:lang w:val="en-US"/>
        </w:rPr>
        <w:t xml:space="preserve">, T.A., Chapman, A.R.O., 1983. Summer growth of </w:t>
      </w:r>
      <w:proofErr w:type="spellStart"/>
      <w:r w:rsidRPr="00860F6C">
        <w:rPr>
          <w:lang w:val="en-US"/>
        </w:rPr>
        <w:t>Chordaria</w:t>
      </w:r>
      <w:proofErr w:type="spellEnd"/>
      <w:r w:rsidRPr="00860F6C">
        <w:rPr>
          <w:lang w:val="en-US"/>
        </w:rPr>
        <w:t xml:space="preserve"> </w:t>
      </w:r>
      <w:proofErr w:type="spellStart"/>
      <w:r w:rsidRPr="00860F6C">
        <w:rPr>
          <w:lang w:val="en-US"/>
        </w:rPr>
        <w:t>flagelliformis</w:t>
      </w:r>
      <w:proofErr w:type="spellEnd"/>
      <w:r w:rsidRPr="00860F6C">
        <w:rPr>
          <w:lang w:val="en-US"/>
        </w:rPr>
        <w:t xml:space="preserve"> (O.F. </w:t>
      </w:r>
      <w:proofErr w:type="spellStart"/>
      <w:r w:rsidRPr="00860F6C">
        <w:rPr>
          <w:lang w:val="en-US"/>
        </w:rPr>
        <w:t>Muell</w:t>
      </w:r>
      <w:proofErr w:type="spellEnd"/>
      <w:r w:rsidRPr="00860F6C">
        <w:rPr>
          <w:lang w:val="en-US"/>
        </w:rPr>
        <w:t>.) C. Ag.: Physiological strategies in a nutrient stressed environment. Journal of Experimental Marine Biology and Ecology 73, 243–271. https://doi.org/10.1016/0022-0981(83)90050-3</w:t>
      </w:r>
    </w:p>
    <w:p w14:paraId="68A2C3B0" w14:textId="77777777" w:rsidR="00860F6C" w:rsidRPr="00860F6C" w:rsidRDefault="00860F6C" w:rsidP="00860F6C">
      <w:pPr>
        <w:pStyle w:val="Bibliography"/>
        <w:rPr>
          <w:lang w:val="en-US"/>
        </w:rPr>
      </w:pPr>
      <w:r w:rsidRPr="00860F6C">
        <w:rPr>
          <w:lang w:val="en-US"/>
        </w:rPr>
        <w:t>R Core Team, 2019. R: A language and environment for statistical computing.</w:t>
      </w:r>
    </w:p>
    <w:p w14:paraId="473A31F8" w14:textId="77777777" w:rsidR="00860F6C" w:rsidRPr="00860F6C" w:rsidRDefault="00860F6C" w:rsidP="00860F6C">
      <w:pPr>
        <w:pStyle w:val="Bibliography"/>
        <w:rPr>
          <w:lang w:val="en-US"/>
        </w:rPr>
      </w:pPr>
      <w:r w:rsidRPr="00860F6C">
        <w:rPr>
          <w:lang w:val="en-US"/>
        </w:rPr>
        <w:t xml:space="preserve">Roman, J., McCarthy, J.J., 2010. The Whale Pump: Marine Mammals Enhance Primary Productivity in a Coastal Basin. </w:t>
      </w:r>
      <w:proofErr w:type="spellStart"/>
      <w:r w:rsidRPr="00860F6C">
        <w:rPr>
          <w:lang w:val="en-US"/>
        </w:rPr>
        <w:t>PLoS</w:t>
      </w:r>
      <w:proofErr w:type="spellEnd"/>
      <w:r w:rsidRPr="00860F6C">
        <w:rPr>
          <w:lang w:val="en-US"/>
        </w:rPr>
        <w:t xml:space="preserve"> ONE 5, e13255. https://doi.org/10.1371/journal.pone.0013255</w:t>
      </w:r>
    </w:p>
    <w:p w14:paraId="1E9BDAAD" w14:textId="77777777" w:rsidR="00860F6C" w:rsidRPr="00860F6C" w:rsidRDefault="00860F6C" w:rsidP="00860F6C">
      <w:pPr>
        <w:pStyle w:val="Bibliography"/>
        <w:rPr>
          <w:lang w:val="en-US"/>
        </w:rPr>
      </w:pPr>
      <w:r w:rsidRPr="00860F6C">
        <w:rPr>
          <w:lang w:val="en-US"/>
        </w:rPr>
        <w:t xml:space="preserve">Rosman, J.H., Koseff, J.R., </w:t>
      </w:r>
      <w:proofErr w:type="spellStart"/>
      <w:r w:rsidRPr="00860F6C">
        <w:rPr>
          <w:lang w:val="en-US"/>
        </w:rPr>
        <w:t>Monismith</w:t>
      </w:r>
      <w:proofErr w:type="spellEnd"/>
      <w:r w:rsidRPr="00860F6C">
        <w:rPr>
          <w:lang w:val="en-US"/>
        </w:rPr>
        <w:t xml:space="preserve">, S.G., Grover, J., 2007. A field investigation into the effects of a kelp forest (Macrocystis </w:t>
      </w:r>
      <w:proofErr w:type="spellStart"/>
      <w:r w:rsidRPr="00860F6C">
        <w:rPr>
          <w:lang w:val="en-US"/>
        </w:rPr>
        <w:t>pyrifera</w:t>
      </w:r>
      <w:proofErr w:type="spellEnd"/>
      <w:r w:rsidRPr="00860F6C">
        <w:rPr>
          <w:lang w:val="en-US"/>
        </w:rPr>
        <w:t>) on coastal hydrodynamics and transport. Journal of Geophysical Research: Oceans 112. https://doi.org/10.1029/2005JC003430</w:t>
      </w:r>
    </w:p>
    <w:p w14:paraId="5C20E1AF" w14:textId="77777777" w:rsidR="00860F6C" w:rsidRPr="00860F6C" w:rsidRDefault="00860F6C" w:rsidP="00860F6C">
      <w:pPr>
        <w:pStyle w:val="Bibliography"/>
        <w:rPr>
          <w:lang w:val="en-US"/>
        </w:rPr>
      </w:pPr>
      <w:r w:rsidRPr="00860F6C">
        <w:rPr>
          <w:lang w:val="en-US"/>
        </w:rPr>
        <w:t>RStudio Team, 2016. RStudio: Integrated development for R.</w:t>
      </w:r>
    </w:p>
    <w:p w14:paraId="747ED14F" w14:textId="77777777" w:rsidR="00860F6C" w:rsidRPr="00860F6C" w:rsidRDefault="00860F6C" w:rsidP="00860F6C">
      <w:pPr>
        <w:pStyle w:val="Bibliography"/>
        <w:rPr>
          <w:lang w:val="en-US"/>
        </w:rPr>
      </w:pPr>
      <w:r w:rsidRPr="00860F6C">
        <w:rPr>
          <w:lang w:val="en-US"/>
        </w:rPr>
        <w:t xml:space="preserve">Sellers, A.J., Leung, B., </w:t>
      </w:r>
      <w:proofErr w:type="spellStart"/>
      <w:r w:rsidRPr="00860F6C">
        <w:rPr>
          <w:lang w:val="en-US"/>
        </w:rPr>
        <w:t>Torchin</w:t>
      </w:r>
      <w:proofErr w:type="spellEnd"/>
      <w:r w:rsidRPr="00860F6C">
        <w:rPr>
          <w:lang w:val="en-US"/>
        </w:rPr>
        <w:t>, M.E., 2020. Global meta-analysis of how marine upwelling affects herbivory. Global Ecology and Biogeography 29, 370–383. https://doi.org/10.1111/geb.13023</w:t>
      </w:r>
    </w:p>
    <w:p w14:paraId="4030C2A1" w14:textId="77777777" w:rsidR="00860F6C" w:rsidRPr="00860F6C" w:rsidRDefault="00860F6C" w:rsidP="00860F6C">
      <w:pPr>
        <w:pStyle w:val="Bibliography"/>
        <w:rPr>
          <w:lang w:val="en-US"/>
        </w:rPr>
      </w:pPr>
      <w:r w:rsidRPr="00860F6C">
        <w:rPr>
          <w:lang w:val="en-US"/>
        </w:rPr>
        <w:t xml:space="preserve">Shantz, A.A., Ladd, M.C., </w:t>
      </w:r>
      <w:proofErr w:type="spellStart"/>
      <w:r w:rsidRPr="00860F6C">
        <w:rPr>
          <w:lang w:val="en-US"/>
        </w:rPr>
        <w:t>Schrack</w:t>
      </w:r>
      <w:proofErr w:type="spellEnd"/>
      <w:r w:rsidRPr="00860F6C">
        <w:rPr>
          <w:lang w:val="en-US"/>
        </w:rPr>
        <w:t xml:space="preserve">, E., </w:t>
      </w:r>
      <w:proofErr w:type="spellStart"/>
      <w:r w:rsidRPr="00860F6C">
        <w:rPr>
          <w:lang w:val="en-US"/>
        </w:rPr>
        <w:t>Burkepile</w:t>
      </w:r>
      <w:proofErr w:type="spellEnd"/>
      <w:r w:rsidRPr="00860F6C">
        <w:rPr>
          <w:lang w:val="en-US"/>
        </w:rPr>
        <w:t>, D.E., 2015. Fish-derived nutrient hotspots shape coral reef benthic communities. Ecological Applications 25, 2142–2152. https://doi.org/10.1890/14-2209.1</w:t>
      </w:r>
    </w:p>
    <w:p w14:paraId="29A768CA" w14:textId="77777777" w:rsidR="00860F6C" w:rsidRPr="00860F6C" w:rsidRDefault="00860F6C" w:rsidP="00860F6C">
      <w:pPr>
        <w:pStyle w:val="Bibliography"/>
        <w:rPr>
          <w:lang w:val="en-US"/>
        </w:rPr>
      </w:pPr>
      <w:proofErr w:type="spellStart"/>
      <w:r w:rsidRPr="00860F6C">
        <w:rPr>
          <w:lang w:val="en-US"/>
        </w:rPr>
        <w:t>Smale</w:t>
      </w:r>
      <w:proofErr w:type="spellEnd"/>
      <w:r w:rsidRPr="00860F6C">
        <w:rPr>
          <w:lang w:val="en-US"/>
        </w:rPr>
        <w:t>, D.A., Burrows, M.T., Moore, P., O’Connor, N., Hawkins, S.J., 2013. Threats and knowledge gaps for ecosystem services provided by kelp forests: a northeast Atlantic perspective. Ecology and Evolution 3, 4016–4038. https://doi.org/10.1002/ece3.774</w:t>
      </w:r>
    </w:p>
    <w:p w14:paraId="166BE01B" w14:textId="77777777" w:rsidR="00860F6C" w:rsidRPr="00860F6C" w:rsidRDefault="00860F6C" w:rsidP="00860F6C">
      <w:pPr>
        <w:pStyle w:val="Bibliography"/>
        <w:rPr>
          <w:lang w:val="en-US"/>
        </w:rPr>
      </w:pPr>
      <w:proofErr w:type="spellStart"/>
      <w:r w:rsidRPr="00860F6C">
        <w:rPr>
          <w:lang w:val="en-US"/>
        </w:rPr>
        <w:t>Starko</w:t>
      </w:r>
      <w:proofErr w:type="spellEnd"/>
      <w:r w:rsidRPr="00860F6C">
        <w:rPr>
          <w:lang w:val="en-US"/>
        </w:rPr>
        <w:t xml:space="preserve">, S., Neufeld, C.J., </w:t>
      </w:r>
      <w:proofErr w:type="spellStart"/>
      <w:r w:rsidRPr="00860F6C">
        <w:rPr>
          <w:lang w:val="en-US"/>
        </w:rPr>
        <w:t>Gendall</w:t>
      </w:r>
      <w:proofErr w:type="spellEnd"/>
      <w:r w:rsidRPr="00860F6C">
        <w:rPr>
          <w:lang w:val="en-US"/>
        </w:rPr>
        <w:t xml:space="preserve">, L., Timmer, B., Campbell, L., </w:t>
      </w:r>
      <w:proofErr w:type="spellStart"/>
      <w:r w:rsidRPr="00860F6C">
        <w:rPr>
          <w:lang w:val="en-US"/>
        </w:rPr>
        <w:t>Yakimishyn</w:t>
      </w:r>
      <w:proofErr w:type="spellEnd"/>
      <w:r w:rsidRPr="00860F6C">
        <w:rPr>
          <w:lang w:val="en-US"/>
        </w:rPr>
        <w:t xml:space="preserve">, J., </w:t>
      </w:r>
      <w:proofErr w:type="spellStart"/>
      <w:r w:rsidRPr="00860F6C">
        <w:rPr>
          <w:lang w:val="en-US"/>
        </w:rPr>
        <w:t>Druehl</w:t>
      </w:r>
      <w:proofErr w:type="spellEnd"/>
      <w:r w:rsidRPr="00860F6C">
        <w:rPr>
          <w:lang w:val="en-US"/>
        </w:rPr>
        <w:t>, L., Baum, J.K., 2022. Microclimate predicts kelp forest extinction in the face of direct and indirect marine heatwave effects. Ecological Applications 32, e2673. https://doi.org/10.1002/eap.2673</w:t>
      </w:r>
    </w:p>
    <w:p w14:paraId="438133AA" w14:textId="77777777" w:rsidR="00860F6C" w:rsidRPr="00860F6C" w:rsidRDefault="00860F6C" w:rsidP="00860F6C">
      <w:pPr>
        <w:pStyle w:val="Bibliography"/>
        <w:rPr>
          <w:lang w:val="en-US"/>
        </w:rPr>
      </w:pPr>
      <w:proofErr w:type="spellStart"/>
      <w:r w:rsidRPr="00860F6C">
        <w:rPr>
          <w:lang w:val="en-US"/>
        </w:rPr>
        <w:t>Starko</w:t>
      </w:r>
      <w:proofErr w:type="spellEnd"/>
      <w:r w:rsidRPr="00860F6C">
        <w:rPr>
          <w:lang w:val="en-US"/>
        </w:rPr>
        <w:t xml:space="preserve">, S., Timmer, B., </w:t>
      </w:r>
      <w:proofErr w:type="spellStart"/>
      <w:r w:rsidRPr="00860F6C">
        <w:rPr>
          <w:lang w:val="en-US"/>
        </w:rPr>
        <w:t>Reshitnyk</w:t>
      </w:r>
      <w:proofErr w:type="spellEnd"/>
      <w:r w:rsidRPr="00860F6C">
        <w:rPr>
          <w:lang w:val="en-US"/>
        </w:rPr>
        <w:t xml:space="preserve">, L., </w:t>
      </w:r>
      <w:proofErr w:type="spellStart"/>
      <w:r w:rsidRPr="00860F6C">
        <w:rPr>
          <w:lang w:val="en-US"/>
        </w:rPr>
        <w:t>Csordas</w:t>
      </w:r>
      <w:proofErr w:type="spellEnd"/>
      <w:r w:rsidRPr="00860F6C">
        <w:rPr>
          <w:lang w:val="en-US"/>
        </w:rPr>
        <w:t xml:space="preserve">, M., McHenry, J., Schroeder, S., </w:t>
      </w:r>
      <w:proofErr w:type="spellStart"/>
      <w:r w:rsidRPr="00860F6C">
        <w:rPr>
          <w:lang w:val="en-US"/>
        </w:rPr>
        <w:t>Hessing</w:t>
      </w:r>
      <w:proofErr w:type="spellEnd"/>
      <w:r w:rsidRPr="00860F6C">
        <w:rPr>
          <w:lang w:val="en-US"/>
        </w:rPr>
        <w:t xml:space="preserve">-Lewis, M., Costa, M., </w:t>
      </w:r>
      <w:proofErr w:type="spellStart"/>
      <w:r w:rsidRPr="00860F6C">
        <w:rPr>
          <w:lang w:val="en-US"/>
        </w:rPr>
        <w:t>Zielinksi</w:t>
      </w:r>
      <w:proofErr w:type="spellEnd"/>
      <w:r w:rsidRPr="00860F6C">
        <w:rPr>
          <w:lang w:val="en-US"/>
        </w:rPr>
        <w:t xml:space="preserve">, A., </w:t>
      </w:r>
      <w:proofErr w:type="spellStart"/>
      <w:r w:rsidRPr="00860F6C">
        <w:rPr>
          <w:lang w:val="en-US"/>
        </w:rPr>
        <w:t>Zielinksi</w:t>
      </w:r>
      <w:proofErr w:type="spellEnd"/>
      <w:r w:rsidRPr="00860F6C">
        <w:rPr>
          <w:lang w:val="en-US"/>
        </w:rPr>
        <w:t xml:space="preserve">, R., Cook, S., Underhill, R., Boyer, L., </w:t>
      </w:r>
      <w:proofErr w:type="spellStart"/>
      <w:r w:rsidRPr="00860F6C">
        <w:rPr>
          <w:lang w:val="en-US"/>
        </w:rPr>
        <w:t>Fretwell</w:t>
      </w:r>
      <w:proofErr w:type="spellEnd"/>
      <w:r w:rsidRPr="00860F6C">
        <w:rPr>
          <w:lang w:val="en-US"/>
        </w:rPr>
        <w:t xml:space="preserve">, C., </w:t>
      </w:r>
      <w:proofErr w:type="spellStart"/>
      <w:r w:rsidRPr="00860F6C">
        <w:rPr>
          <w:lang w:val="en-US"/>
        </w:rPr>
        <w:t>Yakimishyn</w:t>
      </w:r>
      <w:proofErr w:type="spellEnd"/>
      <w:r w:rsidRPr="00860F6C">
        <w:rPr>
          <w:lang w:val="en-US"/>
        </w:rPr>
        <w:t xml:space="preserve">, J., Heath, W., </w:t>
      </w:r>
      <w:proofErr w:type="spellStart"/>
      <w:r w:rsidRPr="00860F6C">
        <w:rPr>
          <w:lang w:val="en-US"/>
        </w:rPr>
        <w:t>Gruman</w:t>
      </w:r>
      <w:proofErr w:type="spellEnd"/>
      <w:r w:rsidRPr="00860F6C">
        <w:rPr>
          <w:lang w:val="en-US"/>
        </w:rPr>
        <w:t xml:space="preserve">, C., </w:t>
      </w:r>
      <w:proofErr w:type="spellStart"/>
      <w:r w:rsidRPr="00860F6C">
        <w:rPr>
          <w:lang w:val="en-US"/>
        </w:rPr>
        <w:t>Hingmire</w:t>
      </w:r>
      <w:proofErr w:type="spellEnd"/>
      <w:r w:rsidRPr="00860F6C">
        <w:rPr>
          <w:lang w:val="en-US"/>
        </w:rPr>
        <w:t>, D., Baum, J., Neufeld, C., 2024. Local and regional variation in kelp loss and stability across coastal British Columbia. Mar. Ecol. Prog. Ser. 733, 1–26. https://doi.org/10.3354/meps14548</w:t>
      </w:r>
    </w:p>
    <w:p w14:paraId="4EA7E204" w14:textId="77777777" w:rsidR="00860F6C" w:rsidRPr="00860F6C" w:rsidRDefault="00860F6C" w:rsidP="00860F6C">
      <w:pPr>
        <w:pStyle w:val="Bibliography"/>
        <w:rPr>
          <w:lang w:val="en-US"/>
        </w:rPr>
      </w:pPr>
      <w:proofErr w:type="spellStart"/>
      <w:r w:rsidRPr="00860F6C">
        <w:rPr>
          <w:lang w:val="en-US"/>
        </w:rPr>
        <w:t>Steneck</w:t>
      </w:r>
      <w:proofErr w:type="spellEnd"/>
      <w:r w:rsidRPr="00860F6C">
        <w:rPr>
          <w:lang w:val="en-US"/>
        </w:rPr>
        <w:t xml:space="preserve">, R.S., Graham, M.H., Bourque, B.J., Corbett, D., Erlandson, J.M., Estes, J.A., </w:t>
      </w:r>
      <w:proofErr w:type="spellStart"/>
      <w:r w:rsidRPr="00860F6C">
        <w:rPr>
          <w:lang w:val="en-US"/>
        </w:rPr>
        <w:t>Tegner</w:t>
      </w:r>
      <w:proofErr w:type="spellEnd"/>
      <w:r w:rsidRPr="00860F6C">
        <w:rPr>
          <w:lang w:val="en-US"/>
        </w:rPr>
        <w:t>, M.J., 2002. Kelp forest ecosystems: biodiversity, stability, resilience and future. Environmental Conservation 29, 436–459. https://doi.org/10.1017/S0376892902000322</w:t>
      </w:r>
    </w:p>
    <w:p w14:paraId="19968474" w14:textId="77777777" w:rsidR="00860F6C" w:rsidRPr="00860F6C" w:rsidRDefault="00860F6C" w:rsidP="00860F6C">
      <w:pPr>
        <w:pStyle w:val="Bibliography"/>
        <w:rPr>
          <w:lang w:val="en-US"/>
        </w:rPr>
      </w:pPr>
      <w:r w:rsidRPr="00860F6C">
        <w:rPr>
          <w:lang w:val="en-US"/>
        </w:rPr>
        <w:t xml:space="preserve">Stewart, H., </w:t>
      </w:r>
      <w:proofErr w:type="spellStart"/>
      <w:r w:rsidRPr="00860F6C">
        <w:rPr>
          <w:lang w:val="en-US"/>
        </w:rPr>
        <w:t>Fram</w:t>
      </w:r>
      <w:proofErr w:type="spellEnd"/>
      <w:r w:rsidRPr="00860F6C">
        <w:rPr>
          <w:lang w:val="en-US"/>
        </w:rPr>
        <w:t xml:space="preserve">, J., Reed, D., Williams, S., Brzezinski, M., </w:t>
      </w:r>
      <w:proofErr w:type="spellStart"/>
      <w:r w:rsidRPr="00860F6C">
        <w:rPr>
          <w:lang w:val="en-US"/>
        </w:rPr>
        <w:t>MacIntyre</w:t>
      </w:r>
      <w:proofErr w:type="spellEnd"/>
      <w:r w:rsidRPr="00860F6C">
        <w:rPr>
          <w:lang w:val="en-US"/>
        </w:rPr>
        <w:t xml:space="preserve">, S., Gaylord, B., 2009. Differences in growth, morphology and tissue carbon and nitrogen of Macrocystis </w:t>
      </w:r>
      <w:proofErr w:type="spellStart"/>
      <w:r w:rsidRPr="00860F6C">
        <w:rPr>
          <w:lang w:val="en-US"/>
        </w:rPr>
        <w:t>pyrifera</w:t>
      </w:r>
      <w:proofErr w:type="spellEnd"/>
      <w:r w:rsidRPr="00860F6C">
        <w:rPr>
          <w:lang w:val="en-US"/>
        </w:rPr>
        <w:t xml:space="preserve"> within and at the outer edge of a giant kelp forest in California, USA. Mar. Ecol. Prog. Ser. 375, 101–112. https://doi.org/10.3354/meps07752</w:t>
      </w:r>
    </w:p>
    <w:p w14:paraId="3E64172E" w14:textId="77777777" w:rsidR="00860F6C" w:rsidRPr="00860F6C" w:rsidRDefault="00860F6C" w:rsidP="00860F6C">
      <w:pPr>
        <w:pStyle w:val="Bibliography"/>
        <w:rPr>
          <w:lang w:val="en-US"/>
        </w:rPr>
      </w:pPr>
      <w:proofErr w:type="spellStart"/>
      <w:r w:rsidRPr="00860F6C">
        <w:rPr>
          <w:lang w:val="en-US"/>
        </w:rPr>
        <w:t>Tanasichuk</w:t>
      </w:r>
      <w:proofErr w:type="spellEnd"/>
      <w:r w:rsidRPr="00860F6C">
        <w:rPr>
          <w:lang w:val="en-US"/>
        </w:rPr>
        <w:t xml:space="preserve">, R., 1998. Interannual variations in the population biology and productivity of </w:t>
      </w:r>
      <w:proofErr w:type="spellStart"/>
      <w:r w:rsidRPr="00860F6C">
        <w:rPr>
          <w:lang w:val="en-US"/>
        </w:rPr>
        <w:t>Euphausia</w:t>
      </w:r>
      <w:proofErr w:type="spellEnd"/>
      <w:r w:rsidRPr="00860F6C">
        <w:rPr>
          <w:lang w:val="en-US"/>
        </w:rPr>
        <w:t xml:space="preserve"> </w:t>
      </w:r>
      <w:proofErr w:type="spellStart"/>
      <w:r w:rsidRPr="00860F6C">
        <w:rPr>
          <w:lang w:val="en-US"/>
        </w:rPr>
        <w:t>pacifica</w:t>
      </w:r>
      <w:proofErr w:type="spellEnd"/>
      <w:r w:rsidRPr="00860F6C">
        <w:rPr>
          <w:lang w:val="en-US"/>
        </w:rPr>
        <w:t xml:space="preserve"> in Barkley Sound, Canada, with special reference to the 1992 and 1993 warm ocean years. Mar. Ecol. Prog. Ser. 173, 163–180. https://doi.org/10.3354/meps173163</w:t>
      </w:r>
    </w:p>
    <w:p w14:paraId="20DA0CAA" w14:textId="77777777" w:rsidR="00860F6C" w:rsidRPr="00860F6C" w:rsidRDefault="00860F6C" w:rsidP="00860F6C">
      <w:pPr>
        <w:pStyle w:val="Bibliography"/>
        <w:rPr>
          <w:lang w:val="en-US"/>
        </w:rPr>
      </w:pPr>
      <w:r w:rsidRPr="00860F6C">
        <w:rPr>
          <w:lang w:val="en-US"/>
        </w:rPr>
        <w:t xml:space="preserve">Taylor, B.W., Keep, C.F., Hall, R.O., Koch, B.J., </w:t>
      </w:r>
      <w:proofErr w:type="spellStart"/>
      <w:r w:rsidRPr="00860F6C">
        <w:rPr>
          <w:lang w:val="en-US"/>
        </w:rPr>
        <w:t>Tronstad</w:t>
      </w:r>
      <w:proofErr w:type="spellEnd"/>
      <w:r w:rsidRPr="00860F6C">
        <w:rPr>
          <w:lang w:val="en-US"/>
        </w:rPr>
        <w:t xml:space="preserve">, L.M., </w:t>
      </w:r>
      <w:proofErr w:type="spellStart"/>
      <w:r w:rsidRPr="00860F6C">
        <w:rPr>
          <w:lang w:val="en-US"/>
        </w:rPr>
        <w:t>Flecker</w:t>
      </w:r>
      <w:proofErr w:type="spellEnd"/>
      <w:r w:rsidRPr="00860F6C">
        <w:rPr>
          <w:lang w:val="en-US"/>
        </w:rPr>
        <w:t xml:space="preserve">, A.S., </w:t>
      </w:r>
      <w:proofErr w:type="spellStart"/>
      <w:r w:rsidRPr="00860F6C">
        <w:rPr>
          <w:lang w:val="en-US"/>
        </w:rPr>
        <w:t>Ulseth</w:t>
      </w:r>
      <w:proofErr w:type="spellEnd"/>
      <w:r w:rsidRPr="00860F6C">
        <w:rPr>
          <w:lang w:val="en-US"/>
        </w:rPr>
        <w:t xml:space="preserve">, A.J., 2007. Improving the fluorometric ammonium method: matrix effects, background fluorescence, and standard additions. Journal of the North American </w:t>
      </w:r>
      <w:proofErr w:type="spellStart"/>
      <w:r w:rsidRPr="00860F6C">
        <w:rPr>
          <w:lang w:val="en-US"/>
        </w:rPr>
        <w:t>Benthological</w:t>
      </w:r>
      <w:proofErr w:type="spellEnd"/>
      <w:r w:rsidRPr="00860F6C">
        <w:rPr>
          <w:lang w:val="en-US"/>
        </w:rPr>
        <w:t xml:space="preserve"> Society 26, 167–177. https://doi.org/10.1899/0887-3593(2007)26[</w:t>
      </w:r>
      <w:proofErr w:type="gramStart"/>
      <w:r w:rsidRPr="00860F6C">
        <w:rPr>
          <w:lang w:val="en-US"/>
        </w:rPr>
        <w:t>167:ITFAMM</w:t>
      </w:r>
      <w:proofErr w:type="gramEnd"/>
      <w:r w:rsidRPr="00860F6C">
        <w:rPr>
          <w:lang w:val="en-US"/>
        </w:rPr>
        <w:t>]2.0.CO;2</w:t>
      </w:r>
    </w:p>
    <w:p w14:paraId="68249E23" w14:textId="77777777" w:rsidR="00860F6C" w:rsidRPr="00860F6C" w:rsidRDefault="00860F6C" w:rsidP="00860F6C">
      <w:pPr>
        <w:pStyle w:val="Bibliography"/>
        <w:rPr>
          <w:lang w:val="en-US"/>
        </w:rPr>
      </w:pPr>
      <w:r w:rsidRPr="00860F6C">
        <w:rPr>
          <w:lang w:val="en-US"/>
        </w:rPr>
        <w:lastRenderedPageBreak/>
        <w:t>Tilman, G.D., 1984. Plant Dominance Along an Experimental Nutrient Gradient. Ecology 65, 1445–1453. https://doi.org/10.2307/1939125</w:t>
      </w:r>
    </w:p>
    <w:p w14:paraId="5FD39063" w14:textId="77777777" w:rsidR="00860F6C" w:rsidRPr="00860F6C" w:rsidRDefault="00860F6C" w:rsidP="00860F6C">
      <w:pPr>
        <w:pStyle w:val="Bibliography"/>
        <w:rPr>
          <w:lang w:val="en-US"/>
        </w:rPr>
      </w:pPr>
      <w:proofErr w:type="spellStart"/>
      <w:r w:rsidRPr="00860F6C">
        <w:rPr>
          <w:lang w:val="en-US"/>
        </w:rPr>
        <w:t>Traiger</w:t>
      </w:r>
      <w:proofErr w:type="spellEnd"/>
      <w:r w:rsidRPr="00860F6C">
        <w:rPr>
          <w:lang w:val="en-US"/>
        </w:rPr>
        <w:t xml:space="preserve">, S.B., Cohn, B., </w:t>
      </w:r>
      <w:proofErr w:type="spellStart"/>
      <w:r w:rsidRPr="00860F6C">
        <w:rPr>
          <w:lang w:val="en-US"/>
        </w:rPr>
        <w:t>Panos</w:t>
      </w:r>
      <w:proofErr w:type="spellEnd"/>
      <w:r w:rsidRPr="00860F6C">
        <w:rPr>
          <w:lang w:val="en-US"/>
        </w:rPr>
        <w:t xml:space="preserve">, D., Daly, M., Hirsh, H.K., Martone, M., Gutierrez, I., </w:t>
      </w:r>
      <w:proofErr w:type="spellStart"/>
      <w:r w:rsidRPr="00860F6C">
        <w:rPr>
          <w:lang w:val="en-US"/>
        </w:rPr>
        <w:t>Mucciarone</w:t>
      </w:r>
      <w:proofErr w:type="spellEnd"/>
      <w:r w:rsidRPr="00860F6C">
        <w:rPr>
          <w:lang w:val="en-US"/>
        </w:rPr>
        <w:t xml:space="preserve">, D.A., Takeshita, Y., </w:t>
      </w:r>
      <w:proofErr w:type="spellStart"/>
      <w:r w:rsidRPr="00860F6C">
        <w:rPr>
          <w:lang w:val="en-US"/>
        </w:rPr>
        <w:t>Monismith</w:t>
      </w:r>
      <w:proofErr w:type="spellEnd"/>
      <w:r w:rsidRPr="00860F6C">
        <w:rPr>
          <w:lang w:val="en-US"/>
        </w:rPr>
        <w:t xml:space="preserve">, S.G., Dunbar, R.B., Nickols, K.J., 2022. Limited biogeochemical modification of surface waters by kelp forest canopies: Influence of kelp metabolism and site-specific hydrodynamics. </w:t>
      </w:r>
      <w:proofErr w:type="spellStart"/>
      <w:r w:rsidRPr="00860F6C">
        <w:rPr>
          <w:lang w:val="en-US"/>
        </w:rPr>
        <w:t>Limnol</w:t>
      </w:r>
      <w:proofErr w:type="spellEnd"/>
      <w:r w:rsidRPr="00860F6C">
        <w:rPr>
          <w:lang w:val="en-US"/>
        </w:rPr>
        <w:t xml:space="preserve"> </w:t>
      </w:r>
      <w:proofErr w:type="spellStart"/>
      <w:r w:rsidRPr="00860F6C">
        <w:rPr>
          <w:lang w:val="en-US"/>
        </w:rPr>
        <w:t>Oceanogr</w:t>
      </w:r>
      <w:proofErr w:type="spellEnd"/>
      <w:r w:rsidRPr="00860F6C">
        <w:rPr>
          <w:lang w:val="en-US"/>
        </w:rPr>
        <w:t xml:space="preserve"> 67, 392–403. https://doi.org/10.1002/lno.11999</w:t>
      </w:r>
    </w:p>
    <w:p w14:paraId="5257007A" w14:textId="77777777" w:rsidR="00860F6C" w:rsidRPr="00860F6C" w:rsidRDefault="00860F6C" w:rsidP="00860F6C">
      <w:pPr>
        <w:pStyle w:val="Bibliography"/>
        <w:rPr>
          <w:lang w:val="en-US"/>
        </w:rPr>
      </w:pPr>
      <w:proofErr w:type="spellStart"/>
      <w:r w:rsidRPr="00860F6C">
        <w:rPr>
          <w:lang w:val="en-US"/>
        </w:rPr>
        <w:t>Uthicke</w:t>
      </w:r>
      <w:proofErr w:type="spellEnd"/>
      <w:r w:rsidRPr="00860F6C">
        <w:rPr>
          <w:lang w:val="en-US"/>
        </w:rPr>
        <w:t>, S., 2001. Nutrient regeneration by abundant coral reef holothurians. J. Exp. Mar. Biol. Ecol. 265, 153–170. https://doi.org/10.1016/S0022-0981(01)00329-X</w:t>
      </w:r>
    </w:p>
    <w:p w14:paraId="6EBA3257" w14:textId="77777777" w:rsidR="00860F6C" w:rsidRPr="00860F6C" w:rsidRDefault="00860F6C" w:rsidP="00860F6C">
      <w:pPr>
        <w:pStyle w:val="Bibliography"/>
        <w:rPr>
          <w:lang w:val="en-US"/>
        </w:rPr>
      </w:pPr>
      <w:proofErr w:type="spellStart"/>
      <w:r w:rsidRPr="00860F6C">
        <w:rPr>
          <w:lang w:val="en-US"/>
        </w:rPr>
        <w:t>Uthicke</w:t>
      </w:r>
      <w:proofErr w:type="spellEnd"/>
      <w:r w:rsidRPr="00860F6C">
        <w:rPr>
          <w:lang w:val="en-US"/>
        </w:rPr>
        <w:t xml:space="preserve">, S., </w:t>
      </w:r>
      <w:proofErr w:type="spellStart"/>
      <w:r w:rsidRPr="00860F6C">
        <w:rPr>
          <w:lang w:val="en-US"/>
        </w:rPr>
        <w:t>Klumpp</w:t>
      </w:r>
      <w:proofErr w:type="spellEnd"/>
      <w:r w:rsidRPr="00860F6C">
        <w:rPr>
          <w:lang w:val="en-US"/>
        </w:rPr>
        <w:t xml:space="preserve">, D.W., 1998. Microphytobenthos community production at a near-shore coral reef: seasonal variation and response to ammonium recycled by holothurians. Mar </w:t>
      </w:r>
      <w:proofErr w:type="spellStart"/>
      <w:r w:rsidRPr="00860F6C">
        <w:rPr>
          <w:lang w:val="en-US"/>
        </w:rPr>
        <w:t>Ecol</w:t>
      </w:r>
      <w:proofErr w:type="spellEnd"/>
      <w:r w:rsidRPr="00860F6C">
        <w:rPr>
          <w:lang w:val="en-US"/>
        </w:rPr>
        <w:t xml:space="preserve"> Prog Ser 169, 1–11.</w:t>
      </w:r>
    </w:p>
    <w:p w14:paraId="782A34A1" w14:textId="77777777" w:rsidR="00860F6C" w:rsidRPr="00860F6C" w:rsidRDefault="00860F6C" w:rsidP="00860F6C">
      <w:pPr>
        <w:pStyle w:val="Bibliography"/>
        <w:rPr>
          <w:lang w:val="en-US"/>
        </w:rPr>
      </w:pPr>
      <w:proofErr w:type="spellStart"/>
      <w:r w:rsidRPr="00860F6C">
        <w:rPr>
          <w:lang w:val="en-US"/>
        </w:rPr>
        <w:t>Vanni</w:t>
      </w:r>
      <w:proofErr w:type="spellEnd"/>
      <w:r w:rsidRPr="00860F6C">
        <w:rPr>
          <w:lang w:val="en-US"/>
        </w:rPr>
        <w:t xml:space="preserve">, M.J., 2002. Nutrient cycling by animals in freshwater ecosystems. Annu Rev </w:t>
      </w:r>
      <w:proofErr w:type="spellStart"/>
      <w:r w:rsidRPr="00860F6C">
        <w:rPr>
          <w:lang w:val="en-US"/>
        </w:rPr>
        <w:t>Ecol</w:t>
      </w:r>
      <w:proofErr w:type="spellEnd"/>
      <w:r w:rsidRPr="00860F6C">
        <w:rPr>
          <w:lang w:val="en-US"/>
        </w:rPr>
        <w:t xml:space="preserve"> Syst 33, 341–370. https://doi.org/10.1146/annurev.ecolsys.33.010802.150519</w:t>
      </w:r>
    </w:p>
    <w:p w14:paraId="0631FC74" w14:textId="77777777" w:rsidR="00860F6C" w:rsidRPr="00860F6C" w:rsidRDefault="00860F6C" w:rsidP="00860F6C">
      <w:pPr>
        <w:pStyle w:val="Bibliography"/>
        <w:rPr>
          <w:lang w:val="en-US"/>
        </w:rPr>
      </w:pPr>
      <w:proofErr w:type="spellStart"/>
      <w:r w:rsidRPr="00860F6C">
        <w:rPr>
          <w:lang w:val="en-US"/>
        </w:rPr>
        <w:t>Vinther</w:t>
      </w:r>
      <w:proofErr w:type="spellEnd"/>
      <w:r w:rsidRPr="00860F6C">
        <w:rPr>
          <w:lang w:val="en-US"/>
        </w:rPr>
        <w:t xml:space="preserve">, H.F., </w:t>
      </w:r>
      <w:proofErr w:type="spellStart"/>
      <w:r w:rsidRPr="00860F6C">
        <w:rPr>
          <w:lang w:val="en-US"/>
        </w:rPr>
        <w:t>Holmer</w:t>
      </w:r>
      <w:proofErr w:type="spellEnd"/>
      <w:r w:rsidRPr="00860F6C">
        <w:rPr>
          <w:lang w:val="en-US"/>
        </w:rPr>
        <w:t xml:space="preserve">, M., 2008. Experimental test of </w:t>
      </w:r>
      <w:proofErr w:type="spellStart"/>
      <w:r w:rsidRPr="00860F6C">
        <w:rPr>
          <w:lang w:val="en-US"/>
        </w:rPr>
        <w:t>biodeposition</w:t>
      </w:r>
      <w:proofErr w:type="spellEnd"/>
      <w:r w:rsidRPr="00860F6C">
        <w:rPr>
          <w:lang w:val="en-US"/>
        </w:rPr>
        <w:t xml:space="preserve"> and ammonium excretion from blue mussels (Mytilus edulis) on eelgrass (Zostera marina) performance. Journal of Experimental Marine Biology and Ecology 364, 72–79. https://doi.org/10.1016/j.jembe.2008.07.003</w:t>
      </w:r>
    </w:p>
    <w:p w14:paraId="46AE9A46" w14:textId="77777777" w:rsidR="00860F6C" w:rsidRPr="00860F6C" w:rsidRDefault="00860F6C" w:rsidP="00860F6C">
      <w:pPr>
        <w:pStyle w:val="Bibliography"/>
        <w:rPr>
          <w:lang w:val="en-US"/>
        </w:rPr>
      </w:pPr>
      <w:r w:rsidRPr="00860F6C">
        <w:rPr>
          <w:lang w:val="en-US"/>
        </w:rPr>
        <w:t xml:space="preserve">West, E.J., Pitt, K.A., Welsh, D.T., Koop, K., Rissik, D., 2009. Top-down and bottom-up influences of jellyfish on primary productivity and planktonic assemblages. </w:t>
      </w:r>
      <w:proofErr w:type="spellStart"/>
      <w:r w:rsidRPr="00860F6C">
        <w:rPr>
          <w:lang w:val="en-US"/>
        </w:rPr>
        <w:t>Limnol</w:t>
      </w:r>
      <w:proofErr w:type="spellEnd"/>
      <w:r w:rsidRPr="00860F6C">
        <w:rPr>
          <w:lang w:val="en-US"/>
        </w:rPr>
        <w:t xml:space="preserve"> </w:t>
      </w:r>
      <w:proofErr w:type="spellStart"/>
      <w:r w:rsidRPr="00860F6C">
        <w:rPr>
          <w:lang w:val="en-US"/>
        </w:rPr>
        <w:t>Oceanogr</w:t>
      </w:r>
      <w:proofErr w:type="spellEnd"/>
      <w:r w:rsidRPr="00860F6C">
        <w:rPr>
          <w:lang w:val="en-US"/>
        </w:rPr>
        <w:t xml:space="preserve"> 54, 2058–2071. https://doi.org/10.4319/lo.2009.54.6.2058</w:t>
      </w:r>
    </w:p>
    <w:p w14:paraId="336148BF" w14:textId="77777777" w:rsidR="00860F6C" w:rsidRPr="00860F6C" w:rsidRDefault="00860F6C" w:rsidP="00860F6C">
      <w:pPr>
        <w:pStyle w:val="Bibliography"/>
        <w:rPr>
          <w:lang w:val="en-US"/>
        </w:rPr>
      </w:pPr>
      <w:r w:rsidRPr="00860F6C">
        <w:rPr>
          <w:lang w:val="en-US"/>
        </w:rPr>
        <w:t xml:space="preserve">Wickham, H., </w:t>
      </w:r>
      <w:proofErr w:type="spellStart"/>
      <w:r w:rsidRPr="00860F6C">
        <w:rPr>
          <w:lang w:val="en-US"/>
        </w:rPr>
        <w:t>Averick</w:t>
      </w:r>
      <w:proofErr w:type="spellEnd"/>
      <w:r w:rsidRPr="00860F6C">
        <w:rPr>
          <w:lang w:val="en-US"/>
        </w:rPr>
        <w:t xml:space="preserve">, M., Bryan, J., Chang, W., McGowan, L.D., François, R., </w:t>
      </w:r>
      <w:proofErr w:type="spellStart"/>
      <w:r w:rsidRPr="00860F6C">
        <w:rPr>
          <w:lang w:val="en-US"/>
        </w:rPr>
        <w:t>Grolemund</w:t>
      </w:r>
      <w:proofErr w:type="spellEnd"/>
      <w:r w:rsidRPr="00860F6C">
        <w:rPr>
          <w:lang w:val="en-US"/>
        </w:rPr>
        <w:t xml:space="preserve">, G., Hayes, A., Henry, L., Hester, J., Kuhn, M., Pedersen, T.L., Miller, E., Bache, S.M., Müller, K., </w:t>
      </w:r>
      <w:proofErr w:type="spellStart"/>
      <w:r w:rsidRPr="00860F6C">
        <w:rPr>
          <w:lang w:val="en-US"/>
        </w:rPr>
        <w:t>Ooms</w:t>
      </w:r>
      <w:proofErr w:type="spellEnd"/>
      <w:r w:rsidRPr="00860F6C">
        <w:rPr>
          <w:lang w:val="en-US"/>
        </w:rPr>
        <w:t xml:space="preserve">, J., Robinson, D., Seidel, D.P., </w:t>
      </w:r>
      <w:proofErr w:type="spellStart"/>
      <w:r w:rsidRPr="00860F6C">
        <w:rPr>
          <w:lang w:val="en-US"/>
        </w:rPr>
        <w:t>Spinu</w:t>
      </w:r>
      <w:proofErr w:type="spellEnd"/>
      <w:r w:rsidRPr="00860F6C">
        <w:rPr>
          <w:lang w:val="en-US"/>
        </w:rPr>
        <w:t xml:space="preserve">, V., Takahashi, K., Vaughan, D., Wilke, C., Woo, K., </w:t>
      </w:r>
      <w:proofErr w:type="spellStart"/>
      <w:r w:rsidRPr="00860F6C">
        <w:rPr>
          <w:lang w:val="en-US"/>
        </w:rPr>
        <w:t>Yutani</w:t>
      </w:r>
      <w:proofErr w:type="spellEnd"/>
      <w:r w:rsidRPr="00860F6C">
        <w:rPr>
          <w:lang w:val="en-US"/>
        </w:rPr>
        <w:t xml:space="preserve">, H., 2019. Welcome to the </w:t>
      </w:r>
      <w:proofErr w:type="spellStart"/>
      <w:r w:rsidRPr="00860F6C">
        <w:rPr>
          <w:lang w:val="en-US"/>
        </w:rPr>
        <w:t>Tidyverse</w:t>
      </w:r>
      <w:proofErr w:type="spellEnd"/>
      <w:r w:rsidRPr="00860F6C">
        <w:rPr>
          <w:lang w:val="en-US"/>
        </w:rPr>
        <w:t xml:space="preserve">. Journal of </w:t>
      </w:r>
      <w:proofErr w:type="gramStart"/>
      <w:r w:rsidRPr="00860F6C">
        <w:rPr>
          <w:lang w:val="en-US"/>
        </w:rPr>
        <w:t>Open Source</w:t>
      </w:r>
      <w:proofErr w:type="gramEnd"/>
      <w:r w:rsidRPr="00860F6C">
        <w:rPr>
          <w:lang w:val="en-US"/>
        </w:rPr>
        <w:t xml:space="preserve"> Software 4, 1686. https://doi.org/10.21105/joss.01686</w:t>
      </w:r>
    </w:p>
    <w:p w14:paraId="36308EA5" w14:textId="77777777" w:rsidR="00860F6C" w:rsidRPr="00860F6C" w:rsidRDefault="00860F6C" w:rsidP="00860F6C">
      <w:pPr>
        <w:pStyle w:val="Bibliography"/>
        <w:rPr>
          <w:lang w:val="en-US"/>
        </w:rPr>
      </w:pPr>
      <w:r w:rsidRPr="00860F6C">
        <w:rPr>
          <w:lang w:val="en-US"/>
        </w:rPr>
        <w:t xml:space="preserve">Yee, D.A., </w:t>
      </w:r>
      <w:proofErr w:type="spellStart"/>
      <w:r w:rsidRPr="00860F6C">
        <w:rPr>
          <w:lang w:val="en-US"/>
        </w:rPr>
        <w:t>Juliano</w:t>
      </w:r>
      <w:proofErr w:type="spellEnd"/>
      <w:r w:rsidRPr="00860F6C">
        <w:rPr>
          <w:lang w:val="en-US"/>
        </w:rPr>
        <w:t xml:space="preserve">, S.A., 2007. Abundance matters: a field experiment testing the more </w:t>
      </w:r>
      <w:proofErr w:type="gramStart"/>
      <w:r w:rsidRPr="00860F6C">
        <w:rPr>
          <w:lang w:val="en-US"/>
        </w:rPr>
        <w:t>individuals</w:t>
      </w:r>
      <w:proofErr w:type="gramEnd"/>
      <w:r w:rsidRPr="00860F6C">
        <w:rPr>
          <w:lang w:val="en-US"/>
        </w:rPr>
        <w:t xml:space="preserve"> hypothesis for richness–productivity relationships. </w:t>
      </w:r>
      <w:proofErr w:type="spellStart"/>
      <w:r w:rsidRPr="00860F6C">
        <w:rPr>
          <w:lang w:val="en-US"/>
        </w:rPr>
        <w:t>Oecologia</w:t>
      </w:r>
      <w:proofErr w:type="spellEnd"/>
      <w:r w:rsidRPr="00860F6C">
        <w:rPr>
          <w:lang w:val="en-US"/>
        </w:rPr>
        <w:t xml:space="preserve"> 153, 153–162. https://doi.org/10.1007/s00442-007-0707-1</w:t>
      </w:r>
    </w:p>
    <w:p w14:paraId="7AAB984A" w14:textId="596968CB"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t>All data</w:t>
      </w:r>
      <w:r>
        <w:t>sets generated during the current study</w:t>
      </w:r>
      <w:r w:rsidRPr="005F1E8D">
        <w:t xml:space="preserve"> and code are available </w:t>
      </w:r>
      <w:r>
        <w:t xml:space="preserve">in the GitHub repository: </w:t>
      </w:r>
      <w:hyperlink r:id="rId20"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1"/>
      <w:footerReference w:type="default" r:id="rId22"/>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0-25T13:11:00Z" w:initials="EL">
    <w:p w14:paraId="49434ED6" w14:textId="43436995" w:rsidR="00BB3685" w:rsidRDefault="00BB3685" w:rsidP="00BB3685">
      <w:r>
        <w:rPr>
          <w:rStyle w:val="CommentReference"/>
        </w:rPr>
        <w:annotationRef/>
      </w:r>
      <w:r>
        <w:rPr>
          <w:color w:val="000000"/>
          <w:sz w:val="20"/>
          <w:szCs w:val="20"/>
        </w:rPr>
        <w:t xml:space="preserve">Kieran: </w:t>
      </w:r>
      <w:r>
        <w:rPr>
          <w:sz w:val="20"/>
          <w:szCs w:val="20"/>
        </w:rPr>
        <w:t>It’s worth switching this to your SFU email cause the university has so many open access agreements that allow you to publish OA for free if you use your uni email</w:t>
      </w:r>
    </w:p>
  </w:comment>
  <w:comment w:id="2" w:author="Em Lim" w:date="2024-10-22T10:20:00Z" w:initials="EL">
    <w:p w14:paraId="2922242C" w14:textId="77777777" w:rsidR="000C4E84" w:rsidRDefault="000C4E84" w:rsidP="000C4E84">
      <w:r>
        <w:rPr>
          <w:rStyle w:val="CommentReference"/>
        </w:rPr>
        <w:annotationRef/>
      </w:r>
      <w:r>
        <w:rPr>
          <w:color w:val="000000"/>
          <w:sz w:val="20"/>
          <w:szCs w:val="20"/>
        </w:rPr>
        <w:t>Add citation for Magni et al 2000</w:t>
      </w:r>
    </w:p>
  </w:comment>
  <w:comment w:id="3" w:author="Em Lim" w:date="2024-10-22T10:25:00Z" w:initials="EL">
    <w:p w14:paraId="3F45F2B9" w14:textId="77777777" w:rsidR="003B6CDF" w:rsidRDefault="003B6CDF" w:rsidP="003B6CDF">
      <w:r>
        <w:rPr>
          <w:rStyle w:val="CommentReference"/>
        </w:rPr>
        <w:annotationRef/>
      </w:r>
      <w:r>
        <w:rPr>
          <w:color w:val="000000"/>
          <w:sz w:val="20"/>
          <w:szCs w:val="20"/>
        </w:rPr>
        <w:t>And Taylor and rees 1998</w:t>
      </w:r>
    </w:p>
  </w:comment>
  <w:comment w:id="4" w:author="Em Lim" w:date="2024-11-05T14:54:00Z" w:initials="EL">
    <w:p w14:paraId="0A3E06A7" w14:textId="77777777" w:rsidR="0091699F" w:rsidRDefault="0091699F" w:rsidP="0091699F">
      <w:r>
        <w:rPr>
          <w:rStyle w:val="CommentReference"/>
        </w:rPr>
        <w:annotationRef/>
      </w:r>
      <w:r>
        <w:rPr>
          <w:color w:val="000000"/>
          <w:sz w:val="20"/>
          <w:szCs w:val="20"/>
        </w:rPr>
        <w:t>Alt: Therefore, identifying relationships between variation in nutrient availability and primary productivity at multiple spatial scales will contribute to growing understandings of the ecological role of CND.</w:t>
      </w:r>
    </w:p>
  </w:comment>
  <w:comment w:id="5" w:author="Em Lim" w:date="2024-11-05T15:39:00Z" w:initials="EL">
    <w:p w14:paraId="3D3213EF" w14:textId="77777777" w:rsidR="007E0BA8" w:rsidRDefault="007E0BA8" w:rsidP="007E0BA8">
      <w:r>
        <w:rPr>
          <w:rStyle w:val="CommentReference"/>
        </w:rPr>
        <w:annotationRef/>
      </w:r>
      <w:r>
        <w:rPr>
          <w:color w:val="000000"/>
          <w:sz w:val="20"/>
          <w:szCs w:val="20"/>
        </w:rPr>
        <w:t>Alt: For example, at a meso-scale, the amount of nitrogen regenerated by intertidal mussel beds varies with mussel cover along an entire coastline (Pfister et al., 2014). On wave-exposed shorelines, mussel beds also contribute to small-scale, localized nutrient regeneration by increasing the concentration of nitrogen in the water column directly over the beds (Aquilino et al., 2009). And at a very small scale, mussels enrich tidepools with NH₄⁺ at low tide (Bracken, 2004).</w:t>
      </w:r>
    </w:p>
  </w:comment>
  <w:comment w:id="6" w:author="Em Lim" w:date="2024-11-06T09:53:00Z" w:initials="EL">
    <w:p w14:paraId="228198E4" w14:textId="77777777" w:rsidR="00582A7B" w:rsidRDefault="00582A7B" w:rsidP="00582A7B">
      <w:r>
        <w:rPr>
          <w:rStyle w:val="CommentReference"/>
        </w:rPr>
        <w:annotationRef/>
      </w:r>
      <w:r>
        <w:rPr>
          <w:color w:val="000000"/>
          <w:sz w:val="20"/>
          <w:szCs w:val="20"/>
        </w:rPr>
        <w:t>These are the common names for the family names, same with the invert families</w:t>
      </w:r>
    </w:p>
  </w:comment>
  <w:comment w:id="7" w:author="Kieran Cox" w:date="2024-03-22T08:46:00Z" w:initials="KC">
    <w:p w14:paraId="005215D3" w14:textId="0D37635F"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8"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9" w:author="Em Lim" w:date="2024-10-25T13:23:00Z" w:initials="EL">
    <w:p w14:paraId="0A241C68" w14:textId="77777777" w:rsidR="00BB3685" w:rsidRDefault="00BB3685" w:rsidP="00BB3685">
      <w:r>
        <w:rPr>
          <w:rStyle w:val="CommentReference"/>
        </w:rPr>
        <w:annotationRef/>
      </w:r>
      <w:r>
        <w:rPr>
          <w:color w:val="000000"/>
          <w:sz w:val="20"/>
          <w:szCs w:val="20"/>
        </w:rPr>
        <w:t xml:space="preserve">Kieran: </w:t>
      </w:r>
      <w:r>
        <w:rPr>
          <w:sz w:val="20"/>
          <w:szCs w:val="20"/>
        </w:rPr>
        <w:t xml:space="preserve">rad. check the journal outline and see if they let you cite in-prep publications, if they do, you could use it here. But I think this is fine as well. </w:t>
      </w:r>
    </w:p>
  </w:comment>
  <w:comment w:id="10" w:author="Em Lim" w:date="2024-11-06T10:05:00Z" w:initials="EL">
    <w:p w14:paraId="38322941" w14:textId="77777777" w:rsidR="00B42CBE" w:rsidRDefault="00B42CBE" w:rsidP="00B42CBE">
      <w:r>
        <w:rPr>
          <w:rStyle w:val="CommentReference"/>
        </w:rPr>
        <w:annotationRef/>
      </w:r>
      <w:r>
        <w:rPr>
          <w:color w:val="000000"/>
          <w:sz w:val="20"/>
          <w:szCs w:val="20"/>
        </w:rPr>
        <w:t>Journal format says no italics for in situ</w:t>
      </w:r>
    </w:p>
  </w:comment>
  <w:comment w:id="11" w:author="Claire Attridge" w:date="2024-10-28T10:16:00Z" w:initials="CA">
    <w:p w14:paraId="14D9954E" w14:textId="77777777" w:rsidR="00122525" w:rsidRDefault="00122525" w:rsidP="00122525">
      <w:pPr>
        <w:pStyle w:val="CommentText"/>
      </w:pPr>
      <w:r>
        <w:rPr>
          <w:rStyle w:val="CommentReference"/>
        </w:rPr>
        <w:annotationRef/>
      </w:r>
      <w:r>
        <w:t>In the beginning we had a crappy scale, so it was to the nearest gram. After one day of this, we got a better scale, and were measuring to the nearest hundredth of a gram.</w:t>
      </w:r>
    </w:p>
  </w:comment>
  <w:comment w:id="12" w:author="Em Lim" w:date="2024-11-06T10:26:00Z" w:initials="EL">
    <w:p w14:paraId="419E3E32" w14:textId="77777777" w:rsidR="001F293B" w:rsidRDefault="001F293B" w:rsidP="001F293B">
      <w:r>
        <w:rPr>
          <w:rStyle w:val="CommentReference"/>
        </w:rPr>
        <w:annotationRef/>
      </w:r>
      <w:r>
        <w:rPr>
          <w:color w:val="000000"/>
          <w:sz w:val="20"/>
          <w:szCs w:val="20"/>
        </w:rPr>
        <w:t>Is this the best way to say this?</w:t>
      </w:r>
    </w:p>
  </w:comment>
  <w:comment w:id="13" w:author="Bridget Maher" w:date="2024-10-13T12:26:00Z" w:initials="BM">
    <w:p w14:paraId="2C175C13" w14:textId="77777777" w:rsidR="00F6133E" w:rsidRDefault="00F6133E" w:rsidP="00F6133E">
      <w:r>
        <w:rPr>
          <w:rStyle w:val="CommentReference"/>
        </w:rPr>
        <w:annotationRef/>
      </w:r>
      <w:r>
        <w:rPr>
          <w:sz w:val="20"/>
          <w:szCs w:val="20"/>
        </w:rPr>
        <w:t>Is there a reason for the randomization? Not sure if required but curious if it would have an effect</w:t>
      </w:r>
    </w:p>
  </w:comment>
  <w:comment w:id="14" w:author="Em Lim" w:date="2024-10-23T15:19:00Z" w:initials="EL">
    <w:p w14:paraId="453DECAD" w14:textId="77777777" w:rsidR="0082290C" w:rsidRDefault="0082290C" w:rsidP="0082290C">
      <w:r>
        <w:rPr>
          <w:rStyle w:val="CommentReference"/>
        </w:rPr>
        <w:annotationRef/>
      </w:r>
      <w:r>
        <w:rPr>
          <w:color w:val="000000"/>
          <w:sz w:val="20"/>
          <w:szCs w:val="20"/>
        </w:rPr>
        <w:t xml:space="preserve">In case there was an effect of cage location! </w:t>
      </w:r>
    </w:p>
  </w:comment>
  <w:comment w:id="15" w:author="Em Lim" w:date="2024-11-06T10:57:00Z" w:initials="EL">
    <w:p w14:paraId="7DAE3F4D" w14:textId="77777777" w:rsidR="000537A3" w:rsidRDefault="000537A3" w:rsidP="000537A3">
      <w:r>
        <w:rPr>
          <w:rStyle w:val="CommentReference"/>
        </w:rPr>
        <w:annotationRef/>
      </w:r>
      <w:r>
        <w:rPr>
          <w:color w:val="000000"/>
          <w:sz w:val="20"/>
          <w:szCs w:val="20"/>
        </w:rPr>
        <w:t xml:space="preserve">Kieran: </w:t>
      </w:r>
      <w:r>
        <w:rPr>
          <w:sz w:val="20"/>
          <w:szCs w:val="20"/>
        </w:rPr>
        <w:t>Kieran; tidal flow or tides? cause water flow is current, movement, etc</w:t>
      </w:r>
    </w:p>
  </w:comment>
  <w:comment w:id="16" w:author="Em Lim" w:date="2024-11-06T10:58:00Z" w:initials="EL">
    <w:p w14:paraId="7F9A413F" w14:textId="77777777" w:rsidR="000537A3" w:rsidRDefault="000537A3" w:rsidP="000537A3">
      <w:r>
        <w:rPr>
          <w:rStyle w:val="CommentReference"/>
        </w:rPr>
        <w:annotationRef/>
      </w:r>
      <w:r>
        <w:rPr>
          <w:color w:val="000000"/>
          <w:sz w:val="20"/>
          <w:szCs w:val="20"/>
        </w:rPr>
        <w:t>Here I mean tidal exchange and also wave exposure. Tide exchange for among and within sites and wave exposure for the cages</w:t>
      </w:r>
    </w:p>
  </w:comment>
  <w:comment w:id="17" w:author="Em Lim" w:date="2024-10-25T13:42:00Z" w:initials="EL">
    <w:p w14:paraId="7251E587" w14:textId="072589ED" w:rsidR="00F07053" w:rsidRDefault="00F07053" w:rsidP="00F07053">
      <w:r>
        <w:rPr>
          <w:rStyle w:val="CommentReference"/>
        </w:rPr>
        <w:annotationRef/>
      </w:r>
      <w:r>
        <w:rPr>
          <w:sz w:val="20"/>
          <w:szCs w:val="20"/>
        </w:rPr>
        <w:t>Kieran: two things or one?</w:t>
      </w:r>
    </w:p>
    <w:p w14:paraId="0125C7EB" w14:textId="77777777" w:rsidR="00F07053" w:rsidRDefault="00F07053" w:rsidP="00F07053">
      <w:r>
        <w:rPr>
          <w:sz w:val="20"/>
          <w:szCs w:val="20"/>
        </w:rPr>
        <w:t>i.e shallow soft-sediment areas</w:t>
      </w:r>
    </w:p>
  </w:comment>
  <w:comment w:id="18" w:author="Em Lim" w:date="2024-11-06T10:53:00Z" w:initials="EL">
    <w:p w14:paraId="12C72F7E" w14:textId="77777777" w:rsidR="00F1021C" w:rsidRDefault="00F1021C" w:rsidP="00F1021C">
      <w:r>
        <w:rPr>
          <w:rStyle w:val="CommentReference"/>
        </w:rPr>
        <w:annotationRef/>
      </w:r>
      <w:r>
        <w:rPr>
          <w:color w:val="000000"/>
          <w:sz w:val="20"/>
          <w:szCs w:val="20"/>
        </w:rPr>
        <w:t>Intertidal animals are more important in shallower water and microbial regeneration if more important on soft sediment</w:t>
      </w:r>
    </w:p>
  </w:comment>
  <w:comment w:id="19" w:author="Em Lim" w:date="2024-10-25T14:53:00Z" w:initials="EL">
    <w:p w14:paraId="1C29CBDD" w14:textId="45FA3BAE" w:rsidR="00EC105C" w:rsidRDefault="00EC105C" w:rsidP="00EC105C">
      <w:r>
        <w:rPr>
          <w:rStyle w:val="CommentReference"/>
        </w:rPr>
        <w:annotationRef/>
      </w:r>
      <w:r>
        <w:rPr>
          <w:color w:val="000000"/>
          <w:sz w:val="20"/>
          <w:szCs w:val="20"/>
        </w:rPr>
        <w:t xml:space="preserve">Kieran: </w:t>
      </w:r>
      <w:r>
        <w:rPr>
          <w:sz w:val="20"/>
          <w:szCs w:val="20"/>
        </w:rPr>
        <w:t>This paragraph feels a bit like an ‘afterthought’ and seems, the point it’s getting across isn’t clear; it seems like a better way to finish off the discussion would be to pull the three scales together and tell folks what this means for nutrient dynamics in temperate ecosystems. Your introduction paints a beautiful picture of why the work matters and what it could mean and your methods outline 3 distinct spatial scales you are looking at, so pulling it all together and weighing in on the broader concept would be a good way to finish</w:t>
      </w:r>
    </w:p>
    <w:p w14:paraId="0A7EA405" w14:textId="77777777" w:rsidR="00EC105C" w:rsidRDefault="00EC105C" w:rsidP="00EC105C"/>
    <w:p w14:paraId="7508C155" w14:textId="77777777" w:rsidR="00EC105C" w:rsidRDefault="00EC105C" w:rsidP="00EC105C">
      <w:r>
        <w:rPr>
          <w:sz w:val="20"/>
          <w:szCs w:val="20"/>
        </w:rPr>
        <w:t>the parapgrah below is a good foundation for what I mean, and it also is a bit long for a conclusion and has a bit to much novel insight for a conclusion (as they are normally summarizes and big zoom out/mic drop statements), so you could use the paragraph below to pull the spatail scales together, and then have a conclusion that more of a summary of the aims and the main take home</w:t>
      </w:r>
    </w:p>
  </w:comment>
  <w:comment w:id="20" w:author="Claire Attridge" w:date="2024-10-28T12:09:00Z" w:initials="CA">
    <w:p w14:paraId="32E44F5D" w14:textId="77777777" w:rsidR="00456F9A" w:rsidRDefault="00456F9A" w:rsidP="00456F9A">
      <w:pPr>
        <w:pStyle w:val="CommentText"/>
      </w:pPr>
      <w:r>
        <w:rPr>
          <w:rStyle w:val="CommentReference"/>
        </w:rPr>
        <w:annotationRef/>
      </w:r>
      <w:r>
        <w:t>If possible- I’d make the ‘10 km’ text of the scale bar larger. Couldn’t see it at first!</w:t>
      </w:r>
    </w:p>
  </w:comment>
  <w:comment w:id="21" w:author="Isabelle Cote" w:date="2024-07-23T11:33:00Z" w:initials="IC">
    <w:p w14:paraId="57083FF1" w14:textId="67B6A234" w:rsidR="00F10A37" w:rsidRDefault="00F10A37" w:rsidP="00F10A37">
      <w:pPr>
        <w:pStyle w:val="CommentText"/>
      </w:pPr>
      <w:r>
        <w:rPr>
          <w:rStyle w:val="CommentReference"/>
        </w:rPr>
        <w:annotationRef/>
      </w:r>
      <w:r>
        <w:t>Show these somewhere. In Table S1?</w:t>
      </w:r>
    </w:p>
  </w:comment>
  <w:comment w:id="22" w:author="Microsoft Office User" w:date="2024-10-18T04:30:00Z" w:initials="MOU">
    <w:p w14:paraId="48BAF201" w14:textId="1653ACB8" w:rsidR="00081881" w:rsidRDefault="00081881">
      <w:pPr>
        <w:pStyle w:val="CommentText"/>
      </w:pPr>
      <w:r>
        <w:rPr>
          <w:rStyle w:val="CommentReference"/>
        </w:rPr>
        <w:annotationRef/>
      </w:r>
      <w:r>
        <w:t>Some journal names are abbreviated, some are not</w:t>
      </w:r>
    </w:p>
  </w:comment>
  <w:comment w:id="23" w:author="Claire Attridge" w:date="2024-10-23T17:12:00Z" w:initials="CA">
    <w:p w14:paraId="3DFB1C42" w14:textId="7777777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 w:id="24" w:author="Em Lim" w:date="2024-11-08T09:52:00Z" w:initials="EL">
    <w:p w14:paraId="4D1DAD44" w14:textId="77777777" w:rsidR="00CD7474" w:rsidRDefault="00CD7474" w:rsidP="00CD7474">
      <w:r>
        <w:rPr>
          <w:rStyle w:val="CommentReference"/>
        </w:rPr>
        <w:annotationRef/>
      </w:r>
      <w:r>
        <w:rPr>
          <w:color w:val="000000"/>
          <w:sz w:val="20"/>
          <w:szCs w:val="20"/>
        </w:rPr>
        <w:t>We have 76 now but I’m gonna leave it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49434ED6" w15:done="0"/>
  <w15:commentEx w15:paraId="2922242C" w15:done="0"/>
  <w15:commentEx w15:paraId="3F45F2B9" w15:paraIdParent="2922242C" w15:done="0"/>
  <w15:commentEx w15:paraId="0A3E06A7" w15:done="0"/>
  <w15:commentEx w15:paraId="3D3213EF" w15:done="0"/>
  <w15:commentEx w15:paraId="228198E4" w15:done="0"/>
  <w15:commentEx w15:paraId="005215D3" w15:done="0"/>
  <w15:commentEx w15:paraId="17D38A3B" w15:paraIdParent="005215D3" w15:done="0"/>
  <w15:commentEx w15:paraId="0A241C68" w15:paraIdParent="005215D3" w15:done="0"/>
  <w15:commentEx w15:paraId="38322941" w15:done="0"/>
  <w15:commentEx w15:paraId="14D9954E" w15:done="0"/>
  <w15:commentEx w15:paraId="419E3E32" w15:paraIdParent="14D9954E" w15:done="0"/>
  <w15:commentEx w15:paraId="2C175C13" w15:done="0"/>
  <w15:commentEx w15:paraId="453DECAD" w15:paraIdParent="2C175C13" w15:done="0"/>
  <w15:commentEx w15:paraId="7DAE3F4D" w15:done="0"/>
  <w15:commentEx w15:paraId="7F9A413F" w15:paraIdParent="7DAE3F4D" w15:done="0"/>
  <w15:commentEx w15:paraId="0125C7EB" w15:done="0"/>
  <w15:commentEx w15:paraId="12C72F7E" w15:paraIdParent="0125C7EB" w15:done="0"/>
  <w15:commentEx w15:paraId="7508C155" w15:done="0"/>
  <w15:commentEx w15:paraId="32E44F5D" w15:done="0"/>
  <w15:commentEx w15:paraId="57083FF1" w15:done="0"/>
  <w15:commentEx w15:paraId="48BAF201" w15:done="0"/>
  <w15:commentEx w15:paraId="3DFB1C42" w15:done="0"/>
  <w15:commentEx w15:paraId="4D1DAD44" w15:paraIdParent="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BCF5B46" w16cex:dateUtc="2024-10-25T20:11:00Z"/>
  <w16cex:commentExtensible w16cex:durableId="777C918F" w16cex:dateUtc="2024-10-22T17:20:00Z"/>
  <w16cex:commentExtensible w16cex:durableId="4E325D4A" w16cex:dateUtc="2024-10-22T17:25:00Z"/>
  <w16cex:commentExtensible w16cex:durableId="4FB6BDAF" w16cex:dateUtc="2024-11-05T22:54:00Z"/>
  <w16cex:commentExtensible w16cex:durableId="05854962" w16cex:dateUtc="2024-11-05T23:39:00Z"/>
  <w16cex:commentExtensible w16cex:durableId="4C91251C" w16cex:dateUtc="2024-11-06T17:53:00Z"/>
  <w16cex:commentExtensible w16cex:durableId="60760F53" w16cex:dateUtc="2024-03-22T15:46:00Z"/>
  <w16cex:commentExtensible w16cex:durableId="2701E2FF" w16cex:dateUtc="2024-10-25T20:23:00Z"/>
  <w16cex:commentExtensible w16cex:durableId="699D1ABA" w16cex:dateUtc="2024-11-06T18:05:00Z"/>
  <w16cex:commentExtensible w16cex:durableId="58C4CEF9" w16cex:dateUtc="2024-10-28T17:16:00Z"/>
  <w16cex:commentExtensible w16cex:durableId="632995C3" w16cex:dateUtc="2024-11-06T18:26:00Z"/>
  <w16cex:commentExtensible w16cex:durableId="2484811A" w16cex:dateUtc="2024-10-13T19:26:00Z"/>
  <w16cex:commentExtensible w16cex:durableId="7B9F44EE" w16cex:dateUtc="2024-10-23T22:19:00Z"/>
  <w16cex:commentExtensible w16cex:durableId="5B0B640C" w16cex:dateUtc="2024-11-06T18:57:00Z"/>
  <w16cex:commentExtensible w16cex:durableId="6F87B50D" w16cex:dateUtc="2024-11-06T18:58:00Z"/>
  <w16cex:commentExtensible w16cex:durableId="3AA710EE" w16cex:dateUtc="2024-10-25T20:42:00Z"/>
  <w16cex:commentExtensible w16cex:durableId="57AF8C15" w16cex:dateUtc="2024-11-06T18:53:00Z"/>
  <w16cex:commentExtensible w16cex:durableId="1F0CCFAE" w16cex:dateUtc="2024-10-25T21:53:00Z"/>
  <w16cex:commentExtensible w16cex:durableId="057B02F6" w16cex:dateUtc="2024-10-28T19:09:00Z"/>
  <w16cex:commentExtensible w16cex:durableId="365853B9" w16cex:dateUtc="2024-07-23T18:33:00Z"/>
  <w16cex:commentExtensible w16cex:durableId="1E604AF5" w16cex:dateUtc="2024-10-24T00:12:00Z"/>
  <w16cex:commentExtensible w16cex:durableId="53BA3AE6" w16cex:dateUtc="2024-11-08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49434ED6" w16cid:durableId="7BCF5B46"/>
  <w16cid:commentId w16cid:paraId="2922242C" w16cid:durableId="777C918F"/>
  <w16cid:commentId w16cid:paraId="3F45F2B9" w16cid:durableId="4E325D4A"/>
  <w16cid:commentId w16cid:paraId="0A3E06A7" w16cid:durableId="4FB6BDAF"/>
  <w16cid:commentId w16cid:paraId="3D3213EF" w16cid:durableId="05854962"/>
  <w16cid:commentId w16cid:paraId="228198E4" w16cid:durableId="4C91251C"/>
  <w16cid:commentId w16cid:paraId="005215D3" w16cid:durableId="60760F53"/>
  <w16cid:commentId w16cid:paraId="17D38A3B" w16cid:durableId="29AD30AD"/>
  <w16cid:commentId w16cid:paraId="0A241C68" w16cid:durableId="2701E2FF"/>
  <w16cid:commentId w16cid:paraId="38322941" w16cid:durableId="699D1ABA"/>
  <w16cid:commentId w16cid:paraId="14D9954E" w16cid:durableId="58C4CEF9"/>
  <w16cid:commentId w16cid:paraId="419E3E32" w16cid:durableId="632995C3"/>
  <w16cid:commentId w16cid:paraId="2C175C13" w16cid:durableId="2484811A"/>
  <w16cid:commentId w16cid:paraId="453DECAD" w16cid:durableId="7B9F44EE"/>
  <w16cid:commentId w16cid:paraId="7DAE3F4D" w16cid:durableId="5B0B640C"/>
  <w16cid:commentId w16cid:paraId="7F9A413F" w16cid:durableId="6F87B50D"/>
  <w16cid:commentId w16cid:paraId="0125C7EB" w16cid:durableId="3AA710EE"/>
  <w16cid:commentId w16cid:paraId="12C72F7E" w16cid:durableId="57AF8C15"/>
  <w16cid:commentId w16cid:paraId="7508C155" w16cid:durableId="1F0CCFAE"/>
  <w16cid:commentId w16cid:paraId="32E44F5D" w16cid:durableId="057B02F6"/>
  <w16cid:commentId w16cid:paraId="57083FF1" w16cid:durableId="365853B9"/>
  <w16cid:commentId w16cid:paraId="48BAF201" w16cid:durableId="2ABC62D2"/>
  <w16cid:commentId w16cid:paraId="3DFB1C42" w16cid:durableId="1E604AF5"/>
  <w16cid:commentId w16cid:paraId="4D1DAD44" w16cid:durableId="53BA3A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2E5BA5" w14:textId="77777777" w:rsidR="0077350E" w:rsidRDefault="0077350E" w:rsidP="009B4C2B">
      <w:r>
        <w:separator/>
      </w:r>
    </w:p>
  </w:endnote>
  <w:endnote w:type="continuationSeparator" w:id="0">
    <w:p w14:paraId="6A4E20C3" w14:textId="77777777" w:rsidR="0077350E" w:rsidRDefault="0077350E" w:rsidP="009B4C2B">
      <w:r>
        <w:continuationSeparator/>
      </w:r>
    </w:p>
  </w:endnote>
  <w:endnote w:type="continuationNotice" w:id="1">
    <w:p w14:paraId="3FA7B123" w14:textId="77777777" w:rsidR="0077350E" w:rsidRDefault="00773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0B160E" w14:textId="77777777" w:rsidR="0077350E" w:rsidRDefault="0077350E" w:rsidP="009B4C2B">
      <w:r>
        <w:separator/>
      </w:r>
    </w:p>
  </w:footnote>
  <w:footnote w:type="continuationSeparator" w:id="0">
    <w:p w14:paraId="67940743" w14:textId="77777777" w:rsidR="0077350E" w:rsidRDefault="0077350E" w:rsidP="009B4C2B">
      <w:r>
        <w:continuationSeparator/>
      </w:r>
    </w:p>
  </w:footnote>
  <w:footnote w:type="continuationNotice" w:id="1">
    <w:p w14:paraId="3249F3B7" w14:textId="77777777" w:rsidR="0077350E" w:rsidRDefault="007735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Kieran Cox">
    <w15:presenceInfo w15:providerId="AD" w15:userId="S::kieranc@sfu.ca::b4290085-ec8f-4fe0-8d75-e615e1fa996c"/>
  </w15:person>
  <w15:person w15:author="Claire Attridge">
    <w15:presenceInfo w15:providerId="Windows Live" w15:userId="19e80539abb6b726"/>
  </w15:person>
  <w15:person w15:author="Bridget Maher">
    <w15:presenceInfo w15:providerId="Windows Live" w15:userId="3667760862be51f8"/>
  </w15:person>
  <w15:person w15:author="Isabelle Cote">
    <w15:presenceInfo w15:providerId="Windows Live" w15:userId="5e078651ba9eb2b3"/>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4975"/>
    <w:rsid w:val="000358C8"/>
    <w:rsid w:val="00042896"/>
    <w:rsid w:val="00043001"/>
    <w:rsid w:val="00044A18"/>
    <w:rsid w:val="000450BF"/>
    <w:rsid w:val="000537A3"/>
    <w:rsid w:val="00055F62"/>
    <w:rsid w:val="00056973"/>
    <w:rsid w:val="00057B69"/>
    <w:rsid w:val="00057BA8"/>
    <w:rsid w:val="00060A7C"/>
    <w:rsid w:val="000642CC"/>
    <w:rsid w:val="000648DC"/>
    <w:rsid w:val="00064FCF"/>
    <w:rsid w:val="00066613"/>
    <w:rsid w:val="0007080D"/>
    <w:rsid w:val="0007282D"/>
    <w:rsid w:val="00073667"/>
    <w:rsid w:val="000748D8"/>
    <w:rsid w:val="00080452"/>
    <w:rsid w:val="00081881"/>
    <w:rsid w:val="00092ACC"/>
    <w:rsid w:val="000931AB"/>
    <w:rsid w:val="00094986"/>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C4D2F"/>
    <w:rsid w:val="001C535E"/>
    <w:rsid w:val="001C6002"/>
    <w:rsid w:val="001D13C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D47"/>
    <w:rsid w:val="002216A4"/>
    <w:rsid w:val="00222A9E"/>
    <w:rsid w:val="0022385E"/>
    <w:rsid w:val="00225DAD"/>
    <w:rsid w:val="00230925"/>
    <w:rsid w:val="00233597"/>
    <w:rsid w:val="00233D5C"/>
    <w:rsid w:val="00235FC5"/>
    <w:rsid w:val="00237ED0"/>
    <w:rsid w:val="00241033"/>
    <w:rsid w:val="00245C88"/>
    <w:rsid w:val="00245F48"/>
    <w:rsid w:val="00246B2A"/>
    <w:rsid w:val="00250785"/>
    <w:rsid w:val="0025202D"/>
    <w:rsid w:val="00252E04"/>
    <w:rsid w:val="00253D0A"/>
    <w:rsid w:val="00255188"/>
    <w:rsid w:val="00261545"/>
    <w:rsid w:val="002620AE"/>
    <w:rsid w:val="002624C3"/>
    <w:rsid w:val="00263F14"/>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789C"/>
    <w:rsid w:val="002A1EF5"/>
    <w:rsid w:val="002A304B"/>
    <w:rsid w:val="002A72EC"/>
    <w:rsid w:val="002A7F03"/>
    <w:rsid w:val="002B081F"/>
    <w:rsid w:val="002B400A"/>
    <w:rsid w:val="002B53A4"/>
    <w:rsid w:val="002B6ECC"/>
    <w:rsid w:val="002B7A8C"/>
    <w:rsid w:val="002B7F5F"/>
    <w:rsid w:val="002C2F6E"/>
    <w:rsid w:val="002C320F"/>
    <w:rsid w:val="002C3747"/>
    <w:rsid w:val="002C41D5"/>
    <w:rsid w:val="002C7346"/>
    <w:rsid w:val="002C7A7C"/>
    <w:rsid w:val="002C7B46"/>
    <w:rsid w:val="002D0F9D"/>
    <w:rsid w:val="002D15C0"/>
    <w:rsid w:val="002D40ED"/>
    <w:rsid w:val="002D6F8B"/>
    <w:rsid w:val="002D7263"/>
    <w:rsid w:val="002E0B15"/>
    <w:rsid w:val="002E0BE3"/>
    <w:rsid w:val="002E1265"/>
    <w:rsid w:val="002E2061"/>
    <w:rsid w:val="002E537D"/>
    <w:rsid w:val="002E5563"/>
    <w:rsid w:val="002E568B"/>
    <w:rsid w:val="002E7BDB"/>
    <w:rsid w:val="002F0A6D"/>
    <w:rsid w:val="002F0DB3"/>
    <w:rsid w:val="002F18B0"/>
    <w:rsid w:val="002F60B0"/>
    <w:rsid w:val="002F6441"/>
    <w:rsid w:val="002F7230"/>
    <w:rsid w:val="0030052D"/>
    <w:rsid w:val="00306F1F"/>
    <w:rsid w:val="003101A1"/>
    <w:rsid w:val="00314455"/>
    <w:rsid w:val="00314A5D"/>
    <w:rsid w:val="00315B05"/>
    <w:rsid w:val="00321208"/>
    <w:rsid w:val="0032304D"/>
    <w:rsid w:val="00324D34"/>
    <w:rsid w:val="00327838"/>
    <w:rsid w:val="00331A91"/>
    <w:rsid w:val="00334ADF"/>
    <w:rsid w:val="00337794"/>
    <w:rsid w:val="00347B50"/>
    <w:rsid w:val="0035016F"/>
    <w:rsid w:val="003509B8"/>
    <w:rsid w:val="0035239D"/>
    <w:rsid w:val="00352B3A"/>
    <w:rsid w:val="003544AB"/>
    <w:rsid w:val="00355A76"/>
    <w:rsid w:val="003563BD"/>
    <w:rsid w:val="0035683A"/>
    <w:rsid w:val="00356E7A"/>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86A"/>
    <w:rsid w:val="00390AE6"/>
    <w:rsid w:val="003922EB"/>
    <w:rsid w:val="00392DBC"/>
    <w:rsid w:val="00396449"/>
    <w:rsid w:val="00397ACC"/>
    <w:rsid w:val="00397B9C"/>
    <w:rsid w:val="003A0091"/>
    <w:rsid w:val="003A204B"/>
    <w:rsid w:val="003A25E8"/>
    <w:rsid w:val="003B1D0A"/>
    <w:rsid w:val="003B3EB5"/>
    <w:rsid w:val="003B402E"/>
    <w:rsid w:val="003B4768"/>
    <w:rsid w:val="003B6CDD"/>
    <w:rsid w:val="003B6CDF"/>
    <w:rsid w:val="003C0BA5"/>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DBB"/>
    <w:rsid w:val="003F627B"/>
    <w:rsid w:val="003F63B3"/>
    <w:rsid w:val="0040085E"/>
    <w:rsid w:val="00401383"/>
    <w:rsid w:val="004036C6"/>
    <w:rsid w:val="00403CB4"/>
    <w:rsid w:val="00405356"/>
    <w:rsid w:val="00406608"/>
    <w:rsid w:val="00406F74"/>
    <w:rsid w:val="00411CC2"/>
    <w:rsid w:val="0041279D"/>
    <w:rsid w:val="0041334E"/>
    <w:rsid w:val="0041407D"/>
    <w:rsid w:val="00415C5B"/>
    <w:rsid w:val="00417390"/>
    <w:rsid w:val="004173D2"/>
    <w:rsid w:val="0042004A"/>
    <w:rsid w:val="0042048F"/>
    <w:rsid w:val="0042174D"/>
    <w:rsid w:val="004220F3"/>
    <w:rsid w:val="00422C70"/>
    <w:rsid w:val="0042306A"/>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6F9A"/>
    <w:rsid w:val="004578FA"/>
    <w:rsid w:val="00462E79"/>
    <w:rsid w:val="00467D8C"/>
    <w:rsid w:val="00471233"/>
    <w:rsid w:val="00473216"/>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C10EB"/>
    <w:rsid w:val="004C314F"/>
    <w:rsid w:val="004C436C"/>
    <w:rsid w:val="004C7077"/>
    <w:rsid w:val="004D08E1"/>
    <w:rsid w:val="004D113C"/>
    <w:rsid w:val="004D19B2"/>
    <w:rsid w:val="004D42BB"/>
    <w:rsid w:val="004D42C3"/>
    <w:rsid w:val="004E5043"/>
    <w:rsid w:val="004E5C73"/>
    <w:rsid w:val="004E6F16"/>
    <w:rsid w:val="004F21D6"/>
    <w:rsid w:val="004F2705"/>
    <w:rsid w:val="004F4392"/>
    <w:rsid w:val="004F5624"/>
    <w:rsid w:val="004F7AE3"/>
    <w:rsid w:val="005014F7"/>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3B7E"/>
    <w:rsid w:val="00535F8D"/>
    <w:rsid w:val="00540B15"/>
    <w:rsid w:val="005433DA"/>
    <w:rsid w:val="0054515D"/>
    <w:rsid w:val="00547A38"/>
    <w:rsid w:val="0055529E"/>
    <w:rsid w:val="00556E86"/>
    <w:rsid w:val="00560BB1"/>
    <w:rsid w:val="0056137A"/>
    <w:rsid w:val="005613C5"/>
    <w:rsid w:val="00562CDF"/>
    <w:rsid w:val="005636C0"/>
    <w:rsid w:val="00565A8B"/>
    <w:rsid w:val="00566C2C"/>
    <w:rsid w:val="00570F20"/>
    <w:rsid w:val="005746D1"/>
    <w:rsid w:val="00576035"/>
    <w:rsid w:val="00576692"/>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DC6"/>
    <w:rsid w:val="005A6EDD"/>
    <w:rsid w:val="005B15F4"/>
    <w:rsid w:val="005B26B9"/>
    <w:rsid w:val="005B3F6C"/>
    <w:rsid w:val="005B5A3A"/>
    <w:rsid w:val="005B7764"/>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22E"/>
    <w:rsid w:val="006005D7"/>
    <w:rsid w:val="00600E47"/>
    <w:rsid w:val="006032E9"/>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D4D"/>
    <w:rsid w:val="006312EC"/>
    <w:rsid w:val="00633FE4"/>
    <w:rsid w:val="006349E9"/>
    <w:rsid w:val="00635119"/>
    <w:rsid w:val="006378C4"/>
    <w:rsid w:val="00637BD0"/>
    <w:rsid w:val="00641243"/>
    <w:rsid w:val="00643D24"/>
    <w:rsid w:val="006447F8"/>
    <w:rsid w:val="00644F70"/>
    <w:rsid w:val="0064532D"/>
    <w:rsid w:val="00645FB5"/>
    <w:rsid w:val="006528A1"/>
    <w:rsid w:val="00652D23"/>
    <w:rsid w:val="00655502"/>
    <w:rsid w:val="006610AC"/>
    <w:rsid w:val="006611F9"/>
    <w:rsid w:val="00662D37"/>
    <w:rsid w:val="00662F9B"/>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698F"/>
    <w:rsid w:val="006B016A"/>
    <w:rsid w:val="006B046E"/>
    <w:rsid w:val="006B09F2"/>
    <w:rsid w:val="006B2625"/>
    <w:rsid w:val="006B4882"/>
    <w:rsid w:val="006C2140"/>
    <w:rsid w:val="006C360E"/>
    <w:rsid w:val="006C4A83"/>
    <w:rsid w:val="006C4C3A"/>
    <w:rsid w:val="006C4CEE"/>
    <w:rsid w:val="006C5AC6"/>
    <w:rsid w:val="006C6716"/>
    <w:rsid w:val="006C6F43"/>
    <w:rsid w:val="006C7B78"/>
    <w:rsid w:val="006D152A"/>
    <w:rsid w:val="006D3066"/>
    <w:rsid w:val="006D3BCD"/>
    <w:rsid w:val="006D5284"/>
    <w:rsid w:val="006D747A"/>
    <w:rsid w:val="006D7F06"/>
    <w:rsid w:val="006E0BEA"/>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61A9D"/>
    <w:rsid w:val="00761BA2"/>
    <w:rsid w:val="00762932"/>
    <w:rsid w:val="00765FE9"/>
    <w:rsid w:val="0076719B"/>
    <w:rsid w:val="00771D86"/>
    <w:rsid w:val="00771FB3"/>
    <w:rsid w:val="0077211F"/>
    <w:rsid w:val="00772701"/>
    <w:rsid w:val="0077350E"/>
    <w:rsid w:val="0077441C"/>
    <w:rsid w:val="007747B7"/>
    <w:rsid w:val="00775011"/>
    <w:rsid w:val="00776655"/>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406"/>
    <w:rsid w:val="007B580F"/>
    <w:rsid w:val="007C03DE"/>
    <w:rsid w:val="007C042F"/>
    <w:rsid w:val="007C0A44"/>
    <w:rsid w:val="007C14D9"/>
    <w:rsid w:val="007C1BDA"/>
    <w:rsid w:val="007C1D5C"/>
    <w:rsid w:val="007C2BBA"/>
    <w:rsid w:val="007C32C3"/>
    <w:rsid w:val="007C5A02"/>
    <w:rsid w:val="007C5C1D"/>
    <w:rsid w:val="007C783C"/>
    <w:rsid w:val="007D13CA"/>
    <w:rsid w:val="007D56C7"/>
    <w:rsid w:val="007D6070"/>
    <w:rsid w:val="007D6267"/>
    <w:rsid w:val="007D71C9"/>
    <w:rsid w:val="007E0BA8"/>
    <w:rsid w:val="007E1750"/>
    <w:rsid w:val="007E4686"/>
    <w:rsid w:val="007E69BA"/>
    <w:rsid w:val="007F1484"/>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19DF"/>
    <w:rsid w:val="00831BE8"/>
    <w:rsid w:val="008335BF"/>
    <w:rsid w:val="00833F25"/>
    <w:rsid w:val="008422B4"/>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3779"/>
    <w:rsid w:val="00924743"/>
    <w:rsid w:val="00925056"/>
    <w:rsid w:val="00926BE5"/>
    <w:rsid w:val="00930939"/>
    <w:rsid w:val="00932640"/>
    <w:rsid w:val="00933A0C"/>
    <w:rsid w:val="009341AA"/>
    <w:rsid w:val="0093424F"/>
    <w:rsid w:val="009343B9"/>
    <w:rsid w:val="00934674"/>
    <w:rsid w:val="00935305"/>
    <w:rsid w:val="009379C6"/>
    <w:rsid w:val="00943023"/>
    <w:rsid w:val="00944254"/>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308B"/>
    <w:rsid w:val="009C41B4"/>
    <w:rsid w:val="009C4864"/>
    <w:rsid w:val="009C4EA4"/>
    <w:rsid w:val="009C58E1"/>
    <w:rsid w:val="009C7DB9"/>
    <w:rsid w:val="009D0A6F"/>
    <w:rsid w:val="009D2E19"/>
    <w:rsid w:val="009D637D"/>
    <w:rsid w:val="009D6967"/>
    <w:rsid w:val="009D6A5A"/>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B00"/>
    <w:rsid w:val="00A43FB6"/>
    <w:rsid w:val="00A44D01"/>
    <w:rsid w:val="00A4731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1C25"/>
    <w:rsid w:val="00A82539"/>
    <w:rsid w:val="00A83EAE"/>
    <w:rsid w:val="00A84F17"/>
    <w:rsid w:val="00A91086"/>
    <w:rsid w:val="00A92411"/>
    <w:rsid w:val="00A93AB7"/>
    <w:rsid w:val="00A9541C"/>
    <w:rsid w:val="00A960B5"/>
    <w:rsid w:val="00A9700D"/>
    <w:rsid w:val="00AA20C8"/>
    <w:rsid w:val="00AA2419"/>
    <w:rsid w:val="00AA2E4B"/>
    <w:rsid w:val="00AA3E02"/>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1D23"/>
    <w:rsid w:val="00AE2D14"/>
    <w:rsid w:val="00AE4869"/>
    <w:rsid w:val="00AF1938"/>
    <w:rsid w:val="00AF1C1D"/>
    <w:rsid w:val="00AF220D"/>
    <w:rsid w:val="00AF48F7"/>
    <w:rsid w:val="00AF52A3"/>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7B9"/>
    <w:rsid w:val="00B317F3"/>
    <w:rsid w:val="00B35528"/>
    <w:rsid w:val="00B40590"/>
    <w:rsid w:val="00B40FCC"/>
    <w:rsid w:val="00B42CBE"/>
    <w:rsid w:val="00B43EE2"/>
    <w:rsid w:val="00B450E4"/>
    <w:rsid w:val="00B46066"/>
    <w:rsid w:val="00B47743"/>
    <w:rsid w:val="00B50669"/>
    <w:rsid w:val="00B50D62"/>
    <w:rsid w:val="00B50E76"/>
    <w:rsid w:val="00B51A9A"/>
    <w:rsid w:val="00B527B0"/>
    <w:rsid w:val="00B547A8"/>
    <w:rsid w:val="00B54E59"/>
    <w:rsid w:val="00B61844"/>
    <w:rsid w:val="00B62619"/>
    <w:rsid w:val="00B62EEA"/>
    <w:rsid w:val="00B62F21"/>
    <w:rsid w:val="00B63962"/>
    <w:rsid w:val="00B654FE"/>
    <w:rsid w:val="00B712B7"/>
    <w:rsid w:val="00B71E47"/>
    <w:rsid w:val="00B7637C"/>
    <w:rsid w:val="00B825DD"/>
    <w:rsid w:val="00B826DC"/>
    <w:rsid w:val="00B861DC"/>
    <w:rsid w:val="00B866D6"/>
    <w:rsid w:val="00B874D2"/>
    <w:rsid w:val="00B8757C"/>
    <w:rsid w:val="00B928B9"/>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C49DF"/>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19E0"/>
    <w:rsid w:val="00C11E26"/>
    <w:rsid w:val="00C12458"/>
    <w:rsid w:val="00C12D3F"/>
    <w:rsid w:val="00C146F7"/>
    <w:rsid w:val="00C17C96"/>
    <w:rsid w:val="00C21487"/>
    <w:rsid w:val="00C21D82"/>
    <w:rsid w:val="00C2208A"/>
    <w:rsid w:val="00C2344C"/>
    <w:rsid w:val="00C246F4"/>
    <w:rsid w:val="00C24A19"/>
    <w:rsid w:val="00C25CFD"/>
    <w:rsid w:val="00C26711"/>
    <w:rsid w:val="00C27264"/>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73A5"/>
    <w:rsid w:val="00C768BA"/>
    <w:rsid w:val="00C77114"/>
    <w:rsid w:val="00C77243"/>
    <w:rsid w:val="00C826A7"/>
    <w:rsid w:val="00C85DCD"/>
    <w:rsid w:val="00C8732F"/>
    <w:rsid w:val="00C875E3"/>
    <w:rsid w:val="00C923D5"/>
    <w:rsid w:val="00C936FC"/>
    <w:rsid w:val="00C9608F"/>
    <w:rsid w:val="00CA2BED"/>
    <w:rsid w:val="00CA34B5"/>
    <w:rsid w:val="00CA5366"/>
    <w:rsid w:val="00CA5503"/>
    <w:rsid w:val="00CB3CD3"/>
    <w:rsid w:val="00CB4FFE"/>
    <w:rsid w:val="00CC12B0"/>
    <w:rsid w:val="00CC5E86"/>
    <w:rsid w:val="00CC7DE1"/>
    <w:rsid w:val="00CD046A"/>
    <w:rsid w:val="00CD2A33"/>
    <w:rsid w:val="00CD2ED7"/>
    <w:rsid w:val="00CD481B"/>
    <w:rsid w:val="00CD73AB"/>
    <w:rsid w:val="00CD7474"/>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66C3"/>
    <w:rsid w:val="00D5697E"/>
    <w:rsid w:val="00D56988"/>
    <w:rsid w:val="00D57AB2"/>
    <w:rsid w:val="00D63251"/>
    <w:rsid w:val="00D64188"/>
    <w:rsid w:val="00D71E1B"/>
    <w:rsid w:val="00D768B7"/>
    <w:rsid w:val="00D77A63"/>
    <w:rsid w:val="00D823F4"/>
    <w:rsid w:val="00D83BB3"/>
    <w:rsid w:val="00D84AA3"/>
    <w:rsid w:val="00D85A41"/>
    <w:rsid w:val="00D90520"/>
    <w:rsid w:val="00D93294"/>
    <w:rsid w:val="00D96F75"/>
    <w:rsid w:val="00D970DD"/>
    <w:rsid w:val="00D9775A"/>
    <w:rsid w:val="00DA0901"/>
    <w:rsid w:val="00DA10C2"/>
    <w:rsid w:val="00DA5006"/>
    <w:rsid w:val="00DA559A"/>
    <w:rsid w:val="00DA6701"/>
    <w:rsid w:val="00DA7738"/>
    <w:rsid w:val="00DB029A"/>
    <w:rsid w:val="00DB42F5"/>
    <w:rsid w:val="00DB431B"/>
    <w:rsid w:val="00DB5A3B"/>
    <w:rsid w:val="00DC0493"/>
    <w:rsid w:val="00DC055D"/>
    <w:rsid w:val="00DC4A52"/>
    <w:rsid w:val="00DC514B"/>
    <w:rsid w:val="00DC5B5B"/>
    <w:rsid w:val="00DC6420"/>
    <w:rsid w:val="00DD00A1"/>
    <w:rsid w:val="00DD3840"/>
    <w:rsid w:val="00DD3A00"/>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2A4B"/>
    <w:rsid w:val="00E735B3"/>
    <w:rsid w:val="00E738EE"/>
    <w:rsid w:val="00E751AB"/>
    <w:rsid w:val="00E75352"/>
    <w:rsid w:val="00E763F3"/>
    <w:rsid w:val="00E81946"/>
    <w:rsid w:val="00E83D6E"/>
    <w:rsid w:val="00E83DAB"/>
    <w:rsid w:val="00E85990"/>
    <w:rsid w:val="00E85DC2"/>
    <w:rsid w:val="00E86B3F"/>
    <w:rsid w:val="00E9064C"/>
    <w:rsid w:val="00E914E6"/>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22B3"/>
    <w:rsid w:val="00ED4FFF"/>
    <w:rsid w:val="00ED5552"/>
    <w:rsid w:val="00EE0375"/>
    <w:rsid w:val="00EE20FF"/>
    <w:rsid w:val="00EE37C2"/>
    <w:rsid w:val="00EE4634"/>
    <w:rsid w:val="00EE4DBD"/>
    <w:rsid w:val="00EE5D31"/>
    <w:rsid w:val="00EE5DD8"/>
    <w:rsid w:val="00EE7580"/>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ED1"/>
    <w:rsid w:val="00F2075E"/>
    <w:rsid w:val="00F23409"/>
    <w:rsid w:val="00F235E9"/>
    <w:rsid w:val="00F25230"/>
    <w:rsid w:val="00F25F32"/>
    <w:rsid w:val="00F26904"/>
    <w:rsid w:val="00F26D14"/>
    <w:rsid w:val="00F270BB"/>
    <w:rsid w:val="00F305E1"/>
    <w:rsid w:val="00F30ED0"/>
    <w:rsid w:val="00F33E40"/>
    <w:rsid w:val="00F36798"/>
    <w:rsid w:val="00F37657"/>
    <w:rsid w:val="00F428EF"/>
    <w:rsid w:val="00F4698D"/>
    <w:rsid w:val="00F473C9"/>
    <w:rsid w:val="00F50DBA"/>
    <w:rsid w:val="00F560C8"/>
    <w:rsid w:val="00F6133E"/>
    <w:rsid w:val="00F61D84"/>
    <w:rsid w:val="00F62DF9"/>
    <w:rsid w:val="00F64AEB"/>
    <w:rsid w:val="00F6702B"/>
    <w:rsid w:val="00F67950"/>
    <w:rsid w:val="00F762BB"/>
    <w:rsid w:val="00F767F6"/>
    <w:rsid w:val="00F769A6"/>
    <w:rsid w:val="00F76C68"/>
    <w:rsid w:val="00F773BD"/>
    <w:rsid w:val="00F77F4A"/>
    <w:rsid w:val="00F8032E"/>
    <w:rsid w:val="00F81AF1"/>
    <w:rsid w:val="00F83AAB"/>
    <w:rsid w:val="00F84D48"/>
    <w:rsid w:val="00F86434"/>
    <w:rsid w:val="00F86B25"/>
    <w:rsid w:val="00F87E02"/>
    <w:rsid w:val="00F92D6E"/>
    <w:rsid w:val="00F92DAE"/>
    <w:rsid w:val="00F93107"/>
    <w:rsid w:val="00F95946"/>
    <w:rsid w:val="00F96096"/>
    <w:rsid w:val="00F96547"/>
    <w:rsid w:val="00FA0A52"/>
    <w:rsid w:val="00FA0E9B"/>
    <w:rsid w:val="00FA7DAE"/>
    <w:rsid w:val="00FB237D"/>
    <w:rsid w:val="00FB252B"/>
    <w:rsid w:val="00FC0F65"/>
    <w:rsid w:val="00FC157E"/>
    <w:rsid w:val="00FC6B44"/>
    <w:rsid w:val="00FC7532"/>
    <w:rsid w:val="00FD548B"/>
    <w:rsid w:val="00FE0037"/>
    <w:rsid w:val="00FE017D"/>
    <w:rsid w:val="00FE153F"/>
    <w:rsid w:val="00FE54CE"/>
    <w:rsid w:val="00FE56ED"/>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github.com/em-lim13/Ch2_Spatial_pe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49</Pages>
  <Words>45499</Words>
  <Characters>259345</Characters>
  <Application>Microsoft Office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17</cp:revision>
  <dcterms:created xsi:type="dcterms:W3CDTF">2024-10-03T00:00:00Z</dcterms:created>
  <dcterms:modified xsi:type="dcterms:W3CDTF">2024-11-11T1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